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62819" w:rsidRPr="00972645" w:rsidRDefault="00762819" w:rsidP="00B5601D">
      <w:pPr>
        <w:spacing w:line="276" w:lineRule="auto"/>
        <w:ind w:right="146"/>
        <w:jc w:val="left"/>
        <w:rPr>
          <w:rFonts w:asciiTheme="minorHAnsi" w:hAnsiTheme="minorHAnsi"/>
          <w:b/>
          <w:sz w:val="22"/>
        </w:rPr>
      </w:pPr>
      <w:r w:rsidRPr="00972645">
        <w:rPr>
          <w:rFonts w:asciiTheme="minorHAnsi" w:hAnsiTheme="minorHAnsi"/>
          <w:b/>
          <w:sz w:val="22"/>
        </w:rPr>
        <w:t>Posten, liken, delen</w:t>
      </w:r>
      <w:r w:rsidR="00A82D2A" w:rsidRPr="00972645">
        <w:rPr>
          <w:rFonts w:asciiTheme="minorHAnsi" w:hAnsiTheme="minorHAnsi"/>
          <w:b/>
          <w:sz w:val="22"/>
        </w:rPr>
        <w:t>?</w:t>
      </w:r>
      <w:r w:rsidRPr="00972645">
        <w:rPr>
          <w:rFonts w:asciiTheme="minorHAnsi" w:hAnsiTheme="minorHAnsi"/>
          <w:b/>
          <w:sz w:val="22"/>
        </w:rPr>
        <w:t xml:space="preserve"> Motivatie van leden voor aanwezigheid op </w:t>
      </w:r>
      <w:r w:rsidRPr="00972645">
        <w:rPr>
          <w:rFonts w:asciiTheme="minorHAnsi" w:hAnsiTheme="minorHAnsi"/>
          <w:b/>
          <w:sz w:val="22"/>
        </w:rPr>
        <w:t>sociaalnetwerksites</w:t>
      </w:r>
      <w:r w:rsidRPr="00972645">
        <w:rPr>
          <w:rFonts w:asciiTheme="minorHAnsi" w:hAnsiTheme="minorHAnsi"/>
          <w:b/>
          <w:sz w:val="22"/>
        </w:rPr>
        <w:t xml:space="preserve"> van de sportvereniging</w:t>
      </w:r>
    </w:p>
    <w:p w:rsidR="0065588B" w:rsidRPr="003909CA" w:rsidRDefault="0065588B" w:rsidP="00B5601D">
      <w:pPr>
        <w:spacing w:line="276" w:lineRule="auto"/>
        <w:ind w:right="146"/>
        <w:jc w:val="left"/>
        <w:rPr>
          <w:rFonts w:asciiTheme="minorHAnsi" w:hAnsiTheme="minorHAnsi"/>
          <w:b/>
          <w:strike/>
          <w:sz w:val="22"/>
        </w:rPr>
      </w:pPr>
    </w:p>
    <w:p w:rsidR="002B1323" w:rsidRPr="00C526CE" w:rsidRDefault="002B1323" w:rsidP="00B5601D">
      <w:pPr>
        <w:spacing w:line="276" w:lineRule="auto"/>
        <w:ind w:right="146"/>
        <w:rPr>
          <w:rFonts w:asciiTheme="minorHAnsi" w:hAnsiTheme="minorHAnsi"/>
          <w:sz w:val="22"/>
        </w:rPr>
      </w:pPr>
    </w:p>
    <w:p w:rsidR="004365F9" w:rsidRDefault="007C6127" w:rsidP="00B5601D">
      <w:pPr>
        <w:spacing w:line="276" w:lineRule="auto"/>
        <w:ind w:right="146"/>
        <w:rPr>
          <w:rFonts w:asciiTheme="minorHAnsi" w:hAnsiTheme="minorHAnsi"/>
          <w:b/>
          <w:sz w:val="22"/>
        </w:rPr>
      </w:pPr>
      <w:r>
        <w:rPr>
          <w:rFonts w:asciiTheme="minorHAnsi" w:hAnsiTheme="minorHAnsi"/>
          <w:b/>
          <w:sz w:val="22"/>
        </w:rPr>
        <w:t>Inleiding</w:t>
      </w:r>
    </w:p>
    <w:p w:rsidR="00B5601D" w:rsidRPr="00E07AF8" w:rsidRDefault="00B327F8" w:rsidP="00BA69F6">
      <w:pPr>
        <w:tabs>
          <w:tab w:val="left" w:pos="1418"/>
        </w:tabs>
        <w:spacing w:line="276" w:lineRule="auto"/>
        <w:ind w:right="146"/>
        <w:rPr>
          <w:rFonts w:asciiTheme="minorHAnsi" w:hAnsiTheme="minorHAnsi"/>
          <w:sz w:val="22"/>
        </w:rPr>
      </w:pPr>
      <w:r>
        <w:rPr>
          <w:rFonts w:asciiTheme="minorHAnsi" w:hAnsiTheme="minorHAnsi"/>
          <w:sz w:val="22"/>
        </w:rPr>
        <w:t xml:space="preserve">Bijna alle </w:t>
      </w:r>
      <w:r w:rsidR="008D2516">
        <w:rPr>
          <w:rFonts w:asciiTheme="minorHAnsi" w:hAnsiTheme="minorHAnsi"/>
          <w:sz w:val="22"/>
        </w:rPr>
        <w:t>sport</w:t>
      </w:r>
      <w:r>
        <w:rPr>
          <w:rFonts w:asciiTheme="minorHAnsi" w:hAnsiTheme="minorHAnsi"/>
          <w:sz w:val="22"/>
        </w:rPr>
        <w:t xml:space="preserve">verenigingen </w:t>
      </w:r>
      <w:r w:rsidR="001D29BA">
        <w:rPr>
          <w:rFonts w:asciiTheme="minorHAnsi" w:hAnsiTheme="minorHAnsi"/>
          <w:sz w:val="22"/>
        </w:rPr>
        <w:t xml:space="preserve">in Nederland </w:t>
      </w:r>
      <w:r>
        <w:rPr>
          <w:rFonts w:asciiTheme="minorHAnsi" w:hAnsiTheme="minorHAnsi"/>
          <w:sz w:val="22"/>
        </w:rPr>
        <w:t xml:space="preserve">beschikken over één </w:t>
      </w:r>
      <w:r w:rsidR="00686B6F">
        <w:rPr>
          <w:rFonts w:asciiTheme="minorHAnsi" w:hAnsiTheme="minorHAnsi"/>
          <w:sz w:val="22"/>
        </w:rPr>
        <w:t>of</w:t>
      </w:r>
      <w:r>
        <w:rPr>
          <w:rFonts w:asciiTheme="minorHAnsi" w:hAnsiTheme="minorHAnsi"/>
          <w:sz w:val="22"/>
        </w:rPr>
        <w:t xml:space="preserve"> meer sociaalnet</w:t>
      </w:r>
      <w:r w:rsidR="001D29BA">
        <w:rPr>
          <w:rFonts w:asciiTheme="minorHAnsi" w:hAnsiTheme="minorHAnsi"/>
          <w:sz w:val="22"/>
        </w:rPr>
        <w:t>werk</w:t>
      </w:r>
      <w:r>
        <w:rPr>
          <w:rFonts w:asciiTheme="minorHAnsi" w:hAnsiTheme="minorHAnsi"/>
          <w:sz w:val="22"/>
        </w:rPr>
        <w:t>s</w:t>
      </w:r>
      <w:r w:rsidR="00B5601D" w:rsidRPr="000557CD">
        <w:rPr>
          <w:rFonts w:asciiTheme="minorHAnsi" w:hAnsiTheme="minorHAnsi"/>
          <w:sz w:val="22"/>
        </w:rPr>
        <w:t>ite</w:t>
      </w:r>
      <w:r>
        <w:rPr>
          <w:rFonts w:asciiTheme="minorHAnsi" w:hAnsiTheme="minorHAnsi"/>
          <w:sz w:val="22"/>
        </w:rPr>
        <w:t>s</w:t>
      </w:r>
      <w:r w:rsidR="00B5601D" w:rsidRPr="000557CD">
        <w:rPr>
          <w:rFonts w:asciiTheme="minorHAnsi" w:hAnsiTheme="minorHAnsi"/>
          <w:sz w:val="22"/>
        </w:rPr>
        <w:t xml:space="preserve"> </w:t>
      </w:r>
      <w:r w:rsidR="00B5601D">
        <w:rPr>
          <w:rFonts w:asciiTheme="minorHAnsi" w:hAnsiTheme="minorHAnsi"/>
          <w:sz w:val="22"/>
        </w:rPr>
        <w:t>(</w:t>
      </w:r>
      <w:r w:rsidR="00CB1278">
        <w:rPr>
          <w:rFonts w:asciiTheme="minorHAnsi" w:hAnsiTheme="minorHAnsi"/>
          <w:sz w:val="22"/>
        </w:rPr>
        <w:t>Club</w:t>
      </w:r>
      <w:r w:rsidR="00B5601D">
        <w:rPr>
          <w:rFonts w:asciiTheme="minorHAnsi" w:hAnsiTheme="minorHAnsi"/>
          <w:sz w:val="22"/>
        </w:rPr>
        <w:t>SNS)</w:t>
      </w:r>
      <w:r w:rsidR="00CB1278">
        <w:rPr>
          <w:rFonts w:asciiTheme="minorHAnsi" w:hAnsiTheme="minorHAnsi"/>
          <w:sz w:val="22"/>
        </w:rPr>
        <w:t xml:space="preserve"> - </w:t>
      </w:r>
      <w:r w:rsidR="00A82D2A">
        <w:rPr>
          <w:rFonts w:asciiTheme="minorHAnsi" w:hAnsiTheme="minorHAnsi"/>
          <w:sz w:val="22"/>
        </w:rPr>
        <w:t>zoals Facebook</w:t>
      </w:r>
      <w:r w:rsidR="00CB1278">
        <w:rPr>
          <w:rFonts w:asciiTheme="minorHAnsi" w:hAnsiTheme="minorHAnsi"/>
          <w:sz w:val="22"/>
        </w:rPr>
        <w:t>, Twitter,</w:t>
      </w:r>
      <w:r w:rsidR="00A82D2A">
        <w:rPr>
          <w:rFonts w:asciiTheme="minorHAnsi" w:hAnsiTheme="minorHAnsi"/>
          <w:sz w:val="22"/>
        </w:rPr>
        <w:t xml:space="preserve"> You Tube</w:t>
      </w:r>
      <w:r w:rsidR="00CB1278">
        <w:rPr>
          <w:rFonts w:asciiTheme="minorHAnsi" w:hAnsiTheme="minorHAnsi"/>
          <w:sz w:val="22"/>
        </w:rPr>
        <w:t xml:space="preserve"> of Instagram - </w:t>
      </w:r>
      <w:r>
        <w:rPr>
          <w:rFonts w:asciiTheme="minorHAnsi" w:hAnsiTheme="minorHAnsi"/>
          <w:sz w:val="22"/>
        </w:rPr>
        <w:t xml:space="preserve"> voor </w:t>
      </w:r>
      <w:r w:rsidR="000902A3">
        <w:rPr>
          <w:rFonts w:asciiTheme="minorHAnsi" w:hAnsiTheme="minorHAnsi"/>
          <w:sz w:val="22"/>
        </w:rPr>
        <w:t xml:space="preserve">interne </w:t>
      </w:r>
      <w:r w:rsidR="00686B6F">
        <w:rPr>
          <w:rFonts w:asciiTheme="minorHAnsi" w:hAnsiTheme="minorHAnsi"/>
          <w:sz w:val="22"/>
        </w:rPr>
        <w:t>communicatie</w:t>
      </w:r>
      <w:r>
        <w:rPr>
          <w:rFonts w:asciiTheme="minorHAnsi" w:hAnsiTheme="minorHAnsi"/>
          <w:sz w:val="22"/>
        </w:rPr>
        <w:t xml:space="preserve">. Toch </w:t>
      </w:r>
      <w:r w:rsidR="004B2AFD">
        <w:rPr>
          <w:rFonts w:asciiTheme="minorHAnsi" w:hAnsiTheme="minorHAnsi"/>
          <w:sz w:val="22"/>
        </w:rPr>
        <w:t xml:space="preserve">is weinig bekend </w:t>
      </w:r>
      <w:r w:rsidR="00CB1278">
        <w:rPr>
          <w:rFonts w:asciiTheme="minorHAnsi" w:hAnsiTheme="minorHAnsi"/>
          <w:sz w:val="22"/>
        </w:rPr>
        <w:t xml:space="preserve">over de motieven van leden voor aanwezigheid </w:t>
      </w:r>
      <w:r w:rsidR="000902A3">
        <w:rPr>
          <w:rFonts w:asciiTheme="minorHAnsi" w:hAnsiTheme="minorHAnsi"/>
          <w:sz w:val="22"/>
        </w:rPr>
        <w:t xml:space="preserve">op die ClubSNS </w:t>
      </w:r>
      <w:r w:rsidR="00CB1278">
        <w:rPr>
          <w:rFonts w:asciiTheme="minorHAnsi" w:hAnsiTheme="minorHAnsi"/>
          <w:sz w:val="22"/>
        </w:rPr>
        <w:t>en over de werking van posts</w:t>
      </w:r>
      <w:r w:rsidR="00CB1278" w:rsidRPr="00E07AF8">
        <w:rPr>
          <w:rFonts w:asciiTheme="minorHAnsi" w:hAnsiTheme="minorHAnsi"/>
          <w:sz w:val="22"/>
        </w:rPr>
        <w:t xml:space="preserve">. </w:t>
      </w:r>
      <w:r w:rsidR="00DE44D5">
        <w:rPr>
          <w:rFonts w:asciiTheme="minorHAnsi" w:hAnsiTheme="minorHAnsi"/>
          <w:sz w:val="22"/>
        </w:rPr>
        <w:t xml:space="preserve">Bekend is dat </w:t>
      </w:r>
      <w:r w:rsidR="00E07AF8">
        <w:rPr>
          <w:rFonts w:asciiTheme="minorHAnsi" w:hAnsiTheme="minorHAnsi"/>
          <w:sz w:val="22"/>
        </w:rPr>
        <w:t xml:space="preserve">uitwisselen van berichten en belevenissen </w:t>
      </w:r>
      <w:r w:rsidR="004F51DF">
        <w:rPr>
          <w:rFonts w:asciiTheme="minorHAnsi" w:hAnsiTheme="minorHAnsi"/>
          <w:sz w:val="22"/>
        </w:rPr>
        <w:t xml:space="preserve">kan bijdragen aan </w:t>
      </w:r>
      <w:r w:rsidR="008D2516">
        <w:rPr>
          <w:rFonts w:asciiTheme="minorHAnsi" w:hAnsiTheme="minorHAnsi"/>
          <w:sz w:val="22"/>
        </w:rPr>
        <w:t>een posit</w:t>
      </w:r>
      <w:r w:rsidR="001B2115">
        <w:rPr>
          <w:rFonts w:asciiTheme="minorHAnsi" w:hAnsiTheme="minorHAnsi"/>
          <w:sz w:val="22"/>
        </w:rPr>
        <w:t xml:space="preserve">ief communicatieklimaat </w:t>
      </w:r>
      <w:r w:rsidR="001D29BA">
        <w:rPr>
          <w:rFonts w:asciiTheme="minorHAnsi" w:hAnsiTheme="minorHAnsi"/>
          <w:sz w:val="22"/>
        </w:rPr>
        <w:t xml:space="preserve">en </w:t>
      </w:r>
      <w:r w:rsidR="008D2516">
        <w:rPr>
          <w:rFonts w:asciiTheme="minorHAnsi" w:hAnsiTheme="minorHAnsi"/>
          <w:sz w:val="22"/>
        </w:rPr>
        <w:t>d</w:t>
      </w:r>
      <w:r w:rsidR="00DE44D5">
        <w:rPr>
          <w:rFonts w:asciiTheme="minorHAnsi" w:hAnsiTheme="minorHAnsi"/>
          <w:sz w:val="22"/>
        </w:rPr>
        <w:t xml:space="preserve">aardoor aan </w:t>
      </w:r>
      <w:r w:rsidR="001D29BA">
        <w:rPr>
          <w:rFonts w:asciiTheme="minorHAnsi" w:hAnsiTheme="minorHAnsi"/>
          <w:sz w:val="22"/>
        </w:rPr>
        <w:t xml:space="preserve">betrokkenheid </w:t>
      </w:r>
      <w:r w:rsidR="000902A3">
        <w:rPr>
          <w:rFonts w:asciiTheme="minorHAnsi" w:hAnsiTheme="minorHAnsi"/>
          <w:sz w:val="22"/>
        </w:rPr>
        <w:t>van</w:t>
      </w:r>
      <w:r>
        <w:rPr>
          <w:rFonts w:asciiTheme="minorHAnsi" w:hAnsiTheme="minorHAnsi"/>
          <w:sz w:val="22"/>
        </w:rPr>
        <w:t xml:space="preserve"> leden </w:t>
      </w:r>
      <w:r w:rsidR="004F51DF">
        <w:rPr>
          <w:rFonts w:asciiTheme="minorHAnsi" w:hAnsiTheme="minorHAnsi"/>
          <w:sz w:val="22"/>
        </w:rPr>
        <w:t>bij</w:t>
      </w:r>
      <w:r w:rsidR="001B2115">
        <w:rPr>
          <w:rFonts w:asciiTheme="minorHAnsi" w:hAnsiTheme="minorHAnsi"/>
          <w:sz w:val="22"/>
        </w:rPr>
        <w:t xml:space="preserve"> </w:t>
      </w:r>
      <w:r w:rsidR="00A82D2A">
        <w:rPr>
          <w:rFonts w:asciiTheme="minorHAnsi" w:hAnsiTheme="minorHAnsi"/>
          <w:sz w:val="22"/>
        </w:rPr>
        <w:t>club</w:t>
      </w:r>
      <w:r w:rsidR="001B2115">
        <w:rPr>
          <w:rFonts w:asciiTheme="minorHAnsi" w:hAnsiTheme="minorHAnsi"/>
          <w:sz w:val="22"/>
        </w:rPr>
        <w:t xml:space="preserve"> </w:t>
      </w:r>
      <w:r w:rsidR="001B2115">
        <w:rPr>
          <w:rFonts w:asciiTheme="minorHAnsi" w:hAnsiTheme="minorHAnsi"/>
          <w:sz w:val="22"/>
        </w:rPr>
        <w:fldChar w:fldCharType="begin"/>
      </w:r>
      <w:r w:rsidR="00972645">
        <w:rPr>
          <w:rFonts w:asciiTheme="minorHAnsi" w:hAnsiTheme="minorHAnsi"/>
          <w:sz w:val="22"/>
        </w:rPr>
        <w:instrText xml:space="preserve"> ADDIN EN.CITE &lt;EndNote&gt;&lt;Cite&gt;&lt;Author&gt;Larosiliere&lt;/Author&gt;&lt;Year&gt;2012&lt;/Year&gt;&lt;RecNum&gt;1048&lt;/RecNum&gt;&lt;DisplayText&gt;(Larosiliere &amp;amp; Leidner, 2012)&lt;/DisplayText&gt;&lt;record&gt;&lt;rec-number&gt;1048&lt;/rec-number&gt;&lt;foreign-keys&gt;&lt;key app="EN" db-id="xaxe0tea8dxdvhed5ftvf2xwx9z0aprwzfpe" timestamp="1476362398"&gt;1048&lt;/key&gt;&lt;/foreign-keys&gt;&lt;ref-type name="Conference Paper"&gt;47&lt;/ref-type&gt;&lt;contributors&gt;&lt;authors&gt;&lt;author&gt;Larosiliere, Gregory&lt;/author&gt;&lt;author&gt;Leidner, Dorothy&lt;/author&gt;&lt;/authors&gt;&lt;/contributors&gt;&lt;titles&gt;&lt;title&gt;The Effects of Social Network Usage on Organizational Identification&lt;/title&gt;&lt;secondary-title&gt;Thirty Third International Conference on Information Systems &lt;/secondary-title&gt;&lt;/titles&gt;&lt;dates&gt;&lt;year&gt;2012&lt;/year&gt;&lt;/dates&gt;&lt;pub-location&gt;Orlando&lt;/pub-location&gt;&lt;urls&gt;&lt;/urls&gt;&lt;/record&gt;&lt;/Cite&gt;&lt;/EndNote&gt;</w:instrText>
      </w:r>
      <w:r w:rsidR="001B2115">
        <w:rPr>
          <w:rFonts w:asciiTheme="minorHAnsi" w:hAnsiTheme="minorHAnsi"/>
          <w:sz w:val="22"/>
        </w:rPr>
        <w:fldChar w:fldCharType="separate"/>
      </w:r>
      <w:r w:rsidR="001B2115">
        <w:rPr>
          <w:rFonts w:asciiTheme="minorHAnsi" w:hAnsiTheme="minorHAnsi"/>
          <w:noProof/>
          <w:sz w:val="22"/>
        </w:rPr>
        <w:t>(Larosiliere &amp; Leidner, 2012)</w:t>
      </w:r>
      <w:r w:rsidR="001B2115">
        <w:rPr>
          <w:rFonts w:asciiTheme="minorHAnsi" w:hAnsiTheme="minorHAnsi"/>
          <w:sz w:val="22"/>
        </w:rPr>
        <w:fldChar w:fldCharType="end"/>
      </w:r>
      <w:r w:rsidR="001B2115">
        <w:rPr>
          <w:rFonts w:asciiTheme="minorHAnsi" w:hAnsiTheme="minorHAnsi"/>
          <w:sz w:val="22"/>
        </w:rPr>
        <w:t>.</w:t>
      </w:r>
      <w:r w:rsidRPr="00B327F8">
        <w:rPr>
          <w:rFonts w:asciiTheme="minorHAnsi" w:hAnsiTheme="minorHAnsi"/>
          <w:sz w:val="22"/>
        </w:rPr>
        <w:t xml:space="preserve"> </w:t>
      </w:r>
      <w:r w:rsidR="00E07AF8" w:rsidRPr="00E07AF8">
        <w:rPr>
          <w:rFonts w:asciiTheme="minorHAnsi" w:hAnsiTheme="minorHAnsi"/>
          <w:sz w:val="22"/>
        </w:rPr>
        <w:t xml:space="preserve">Centrale vraag is </w:t>
      </w:r>
      <w:r w:rsidR="00DE44D5">
        <w:rPr>
          <w:rFonts w:asciiTheme="minorHAnsi" w:hAnsiTheme="minorHAnsi"/>
          <w:sz w:val="22"/>
        </w:rPr>
        <w:t>wat de relatie is van</w:t>
      </w:r>
      <w:r w:rsidR="00972645">
        <w:rPr>
          <w:rFonts w:asciiTheme="minorHAnsi" w:hAnsiTheme="minorHAnsi"/>
          <w:sz w:val="22"/>
        </w:rPr>
        <w:t xml:space="preserve"> </w:t>
      </w:r>
      <w:r w:rsidRPr="00E07AF8">
        <w:rPr>
          <w:rFonts w:asciiTheme="minorHAnsi" w:hAnsiTheme="minorHAnsi"/>
          <w:sz w:val="22"/>
        </w:rPr>
        <w:t>vorm en content van posts</w:t>
      </w:r>
      <w:r w:rsidR="008D2516" w:rsidRPr="00E07AF8">
        <w:rPr>
          <w:rFonts w:asciiTheme="minorHAnsi" w:hAnsiTheme="minorHAnsi"/>
          <w:sz w:val="22"/>
        </w:rPr>
        <w:t xml:space="preserve"> </w:t>
      </w:r>
      <w:r w:rsidRPr="00E07AF8">
        <w:rPr>
          <w:rFonts w:asciiTheme="minorHAnsi" w:hAnsiTheme="minorHAnsi"/>
          <w:sz w:val="22"/>
        </w:rPr>
        <w:t xml:space="preserve">met motieven </w:t>
      </w:r>
      <w:r w:rsidR="00CB1278" w:rsidRPr="00E07AF8">
        <w:rPr>
          <w:rFonts w:asciiTheme="minorHAnsi" w:hAnsiTheme="minorHAnsi"/>
          <w:sz w:val="22"/>
        </w:rPr>
        <w:t xml:space="preserve">van leden om op ClubSNS aanwezig te zijn </w:t>
      </w:r>
      <w:r w:rsidRPr="00E07AF8">
        <w:rPr>
          <w:rFonts w:asciiTheme="minorHAnsi" w:hAnsiTheme="minorHAnsi"/>
          <w:sz w:val="22"/>
        </w:rPr>
        <w:t xml:space="preserve">en of deze motieven </w:t>
      </w:r>
      <w:r w:rsidR="00E07AF8" w:rsidRPr="00E07AF8">
        <w:rPr>
          <w:rFonts w:asciiTheme="minorHAnsi" w:hAnsiTheme="minorHAnsi"/>
          <w:sz w:val="22"/>
        </w:rPr>
        <w:t xml:space="preserve">bijdragen </w:t>
      </w:r>
      <w:r w:rsidR="00972645">
        <w:rPr>
          <w:rFonts w:asciiTheme="minorHAnsi" w:hAnsiTheme="minorHAnsi"/>
          <w:sz w:val="22"/>
        </w:rPr>
        <w:t>aan C</w:t>
      </w:r>
      <w:r w:rsidRPr="00E07AF8">
        <w:rPr>
          <w:rFonts w:asciiTheme="minorHAnsi" w:hAnsiTheme="minorHAnsi"/>
          <w:sz w:val="22"/>
        </w:rPr>
        <w:t xml:space="preserve">lubgevoel </w:t>
      </w:r>
      <w:r w:rsidR="00E07AF8">
        <w:rPr>
          <w:rFonts w:asciiTheme="minorHAnsi" w:hAnsiTheme="minorHAnsi"/>
          <w:sz w:val="22"/>
        </w:rPr>
        <w:t>van leden</w:t>
      </w:r>
      <w:r w:rsidRPr="00E07AF8">
        <w:rPr>
          <w:rFonts w:asciiTheme="minorHAnsi" w:hAnsiTheme="minorHAnsi"/>
          <w:sz w:val="22"/>
        </w:rPr>
        <w:t>.</w:t>
      </w:r>
      <w:bookmarkStart w:id="0" w:name="_GoBack"/>
      <w:bookmarkEnd w:id="0"/>
    </w:p>
    <w:p w:rsidR="00EC5111" w:rsidRPr="00C526CE" w:rsidRDefault="00EC5111" w:rsidP="00B5601D">
      <w:pPr>
        <w:tabs>
          <w:tab w:val="left" w:pos="1418"/>
        </w:tabs>
        <w:spacing w:line="276" w:lineRule="auto"/>
        <w:ind w:right="146"/>
        <w:rPr>
          <w:rFonts w:asciiTheme="minorHAnsi" w:hAnsiTheme="minorHAnsi"/>
          <w:sz w:val="22"/>
        </w:rPr>
      </w:pPr>
    </w:p>
    <w:p w:rsidR="00692702" w:rsidRDefault="003909CA" w:rsidP="00B5601D">
      <w:pPr>
        <w:spacing w:line="276" w:lineRule="auto"/>
        <w:ind w:right="146"/>
        <w:rPr>
          <w:rFonts w:asciiTheme="minorHAnsi" w:hAnsiTheme="minorHAnsi" w:cstheme="minorHAnsi"/>
          <w:b/>
          <w:sz w:val="22"/>
        </w:rPr>
      </w:pPr>
      <w:r w:rsidRPr="00C526CE">
        <w:rPr>
          <w:rFonts w:asciiTheme="minorHAnsi" w:hAnsiTheme="minorHAnsi"/>
          <w:b/>
          <w:sz w:val="22"/>
        </w:rPr>
        <w:t>Methode</w:t>
      </w:r>
      <w:r w:rsidR="00692702" w:rsidRPr="00C526CE">
        <w:rPr>
          <w:rFonts w:asciiTheme="minorHAnsi" w:hAnsiTheme="minorHAnsi" w:cstheme="minorHAnsi"/>
          <w:b/>
          <w:sz w:val="22"/>
        </w:rPr>
        <w:t xml:space="preserve"> </w:t>
      </w:r>
    </w:p>
    <w:p w:rsidR="00556B1B" w:rsidRDefault="000902A3" w:rsidP="000A1157">
      <w:pPr>
        <w:spacing w:line="276" w:lineRule="auto"/>
        <w:rPr>
          <w:rFonts w:asciiTheme="minorHAnsi" w:hAnsiTheme="minorHAnsi" w:cstheme="minorHAnsi"/>
          <w:sz w:val="22"/>
        </w:rPr>
      </w:pPr>
      <w:r>
        <w:rPr>
          <w:rFonts w:asciiTheme="minorHAnsi" w:hAnsiTheme="minorHAnsi"/>
          <w:sz w:val="22"/>
        </w:rPr>
        <w:t>In een survey is l</w:t>
      </w:r>
      <w:r w:rsidR="005620E0" w:rsidRPr="005620E0">
        <w:rPr>
          <w:rFonts w:asciiTheme="minorHAnsi" w:hAnsiTheme="minorHAnsi"/>
          <w:sz w:val="22"/>
        </w:rPr>
        <w:t xml:space="preserve">eden van sportverenigingen </w:t>
      </w:r>
      <w:r w:rsidR="00AF172F">
        <w:rPr>
          <w:rFonts w:asciiTheme="minorHAnsi" w:hAnsiTheme="minorHAnsi"/>
          <w:sz w:val="22"/>
        </w:rPr>
        <w:t xml:space="preserve">is gevraagd </w:t>
      </w:r>
      <w:r>
        <w:rPr>
          <w:rFonts w:asciiTheme="minorHAnsi" w:hAnsiTheme="minorHAnsi"/>
          <w:sz w:val="22"/>
        </w:rPr>
        <w:t>om</w:t>
      </w:r>
      <w:r w:rsidR="00AF172F">
        <w:rPr>
          <w:rFonts w:asciiTheme="minorHAnsi" w:hAnsiTheme="minorHAnsi"/>
          <w:sz w:val="22"/>
        </w:rPr>
        <w:t xml:space="preserve"> </w:t>
      </w:r>
      <w:r w:rsidR="00DE44D5">
        <w:rPr>
          <w:rFonts w:asciiTheme="minorHAnsi" w:hAnsiTheme="minorHAnsi"/>
          <w:sz w:val="22"/>
        </w:rPr>
        <w:t>drie</w:t>
      </w:r>
      <w:r w:rsidR="00D63722">
        <w:rPr>
          <w:rFonts w:asciiTheme="minorHAnsi" w:hAnsiTheme="minorHAnsi"/>
          <w:sz w:val="22"/>
        </w:rPr>
        <w:t xml:space="preserve"> </w:t>
      </w:r>
      <w:r w:rsidR="00AF172F">
        <w:rPr>
          <w:rFonts w:asciiTheme="minorHAnsi" w:hAnsiTheme="minorHAnsi"/>
          <w:sz w:val="22"/>
        </w:rPr>
        <w:t>m</w:t>
      </w:r>
      <w:r w:rsidR="00862BAF">
        <w:rPr>
          <w:rFonts w:asciiTheme="minorHAnsi" w:hAnsiTheme="minorHAnsi"/>
          <w:sz w:val="22"/>
        </w:rPr>
        <w:t xml:space="preserve">otieven voor aanwezigheid op ClubSNS </w:t>
      </w:r>
      <w:r>
        <w:rPr>
          <w:rFonts w:asciiTheme="minorHAnsi" w:hAnsiTheme="minorHAnsi"/>
          <w:sz w:val="22"/>
        </w:rPr>
        <w:t xml:space="preserve">- </w:t>
      </w:r>
      <w:r w:rsidRPr="00E07AF8">
        <w:rPr>
          <w:rFonts w:asciiTheme="minorHAnsi" w:hAnsiTheme="minorHAnsi"/>
          <w:sz w:val="22"/>
        </w:rPr>
        <w:t>Informatie</w:t>
      </w:r>
      <w:r w:rsidR="00972645">
        <w:rPr>
          <w:rFonts w:asciiTheme="minorHAnsi" w:hAnsiTheme="minorHAnsi"/>
          <w:sz w:val="22"/>
        </w:rPr>
        <w:t>f</w:t>
      </w:r>
      <w:r w:rsidR="00DE44D5">
        <w:rPr>
          <w:rFonts w:asciiTheme="minorHAnsi" w:hAnsiTheme="minorHAnsi"/>
          <w:sz w:val="22"/>
        </w:rPr>
        <w:t xml:space="preserve">, Interactie, en </w:t>
      </w:r>
      <w:r w:rsidRPr="00E07AF8">
        <w:rPr>
          <w:rFonts w:asciiTheme="minorHAnsi" w:hAnsiTheme="minorHAnsi"/>
          <w:sz w:val="22"/>
        </w:rPr>
        <w:t>G</w:t>
      </w:r>
      <w:r>
        <w:rPr>
          <w:rFonts w:asciiTheme="minorHAnsi" w:hAnsiTheme="minorHAnsi"/>
          <w:sz w:val="22"/>
        </w:rPr>
        <w:t xml:space="preserve">ezelligheid </w:t>
      </w:r>
      <w:r w:rsidR="00AF172F">
        <w:rPr>
          <w:rFonts w:asciiTheme="minorHAnsi" w:hAnsiTheme="minorHAnsi"/>
          <w:sz w:val="22"/>
        </w:rPr>
        <w:fldChar w:fldCharType="begin"/>
      </w:r>
      <w:r w:rsidR="00972645">
        <w:rPr>
          <w:rFonts w:asciiTheme="minorHAnsi" w:hAnsiTheme="minorHAnsi"/>
          <w:sz w:val="22"/>
        </w:rPr>
        <w:instrText xml:space="preserve"> ADDIN EN.CITE &lt;EndNote&gt;&lt;Cite&gt;&lt;Author&gt;Antheunis&lt;/Author&gt;&lt;Year&gt;2016&lt;/Year&gt;&lt;RecNum&gt;1173&lt;/RecNum&gt;&lt;IDText&gt;Content marketing on social network sites. A study on brand-related social media behavior and its motives&lt;/IDText&gt;&lt;DisplayText&gt;(Antheunis, van Kaam, Liebrecht, &amp;amp; van Noort, 2016)&lt;/DisplayText&gt;&lt;record&gt;&lt;rec-number&gt;1173&lt;/rec-number&gt;&lt;foreign-keys&gt;&lt;key app="EN" db-id="xaxe0tea8dxdvhed5ftvf2xwx9z0aprwzfpe" timestamp="1487085916"&gt;1173&lt;/key&gt;&lt;/foreign-keys&gt;&lt;ref-type name="Journal Article"&gt;17&lt;/ref-type&gt;&lt;contributors&gt;&lt;authors&gt;&lt;author&gt;Antheunis, Marjolijn&lt;/author&gt;&lt;author&gt;van Kaam, Jeanine&lt;/author&gt;&lt;author&gt;Liebrecht, Christine&lt;/author&gt;&lt;author&gt;van Noort, Guda&lt;/author&gt;&lt;/authors&gt;&lt;/contributors&gt;&lt;titles&gt;&lt;title&gt;Content marketing on social network sites. A study on brand-related social media behavior and its motives&lt;/title&gt;&lt;secondary-title&gt;TIJDSCHRIFT VOOR COMMUNICATIEWETENSCHAP&lt;/secondary-title&gt;&lt;/titles&gt;&lt;periodical&gt;&lt;full-title&gt;Tijdschrift voor Communicatiewetenschap&lt;/full-title&gt;&lt;/periodical&gt;&lt;pages&gt;337-+&lt;/pages&gt;&lt;volume&gt;44&lt;/volume&gt;&lt;number&gt;4&lt;/number&gt;&lt;dates&gt;&lt;year&gt;2016&lt;/year&gt;&lt;/dates&gt;&lt;isbn&gt;1384-6930&lt;/isbn&gt;&lt;urls&gt;&lt;/urls&gt;&lt;/record&gt;&lt;/Cite&gt;&lt;/EndNote&gt;</w:instrText>
      </w:r>
      <w:r w:rsidR="00AF172F">
        <w:rPr>
          <w:rFonts w:asciiTheme="minorHAnsi" w:hAnsiTheme="minorHAnsi"/>
          <w:sz w:val="22"/>
        </w:rPr>
        <w:fldChar w:fldCharType="separate"/>
      </w:r>
      <w:r w:rsidR="00AF172F">
        <w:rPr>
          <w:rFonts w:asciiTheme="minorHAnsi" w:hAnsiTheme="minorHAnsi"/>
          <w:noProof/>
          <w:sz w:val="22"/>
        </w:rPr>
        <w:t>(Antheunis, van Kaam, Liebrecht, &amp; van Noort, 2016)</w:t>
      </w:r>
      <w:r w:rsidR="00AF172F">
        <w:rPr>
          <w:rFonts w:asciiTheme="minorHAnsi" w:hAnsiTheme="minorHAnsi"/>
          <w:sz w:val="22"/>
        </w:rPr>
        <w:fldChar w:fldCharType="end"/>
      </w:r>
      <w:r w:rsidR="00AF172F">
        <w:rPr>
          <w:rFonts w:asciiTheme="minorHAnsi" w:hAnsiTheme="minorHAnsi"/>
          <w:sz w:val="22"/>
        </w:rPr>
        <w:t xml:space="preserve"> </w:t>
      </w:r>
      <w:r w:rsidR="00DE44D5">
        <w:rPr>
          <w:rFonts w:asciiTheme="minorHAnsi" w:hAnsiTheme="minorHAnsi"/>
          <w:sz w:val="22"/>
        </w:rPr>
        <w:t>–</w:t>
      </w:r>
      <w:r>
        <w:rPr>
          <w:rFonts w:asciiTheme="minorHAnsi" w:hAnsiTheme="minorHAnsi"/>
          <w:sz w:val="22"/>
        </w:rPr>
        <w:t xml:space="preserve"> </w:t>
      </w:r>
      <w:r w:rsidR="00DE44D5">
        <w:rPr>
          <w:rFonts w:asciiTheme="minorHAnsi" w:hAnsiTheme="minorHAnsi"/>
          <w:sz w:val="22"/>
        </w:rPr>
        <w:t xml:space="preserve">tien </w:t>
      </w:r>
      <w:r w:rsidR="00AF172F" w:rsidRPr="005620E0">
        <w:rPr>
          <w:rFonts w:asciiTheme="minorHAnsi" w:hAnsiTheme="minorHAnsi"/>
          <w:sz w:val="22"/>
        </w:rPr>
        <w:t>kenmerken</w:t>
      </w:r>
      <w:r w:rsidR="00972645">
        <w:rPr>
          <w:rFonts w:asciiTheme="minorHAnsi" w:hAnsiTheme="minorHAnsi"/>
          <w:sz w:val="22"/>
        </w:rPr>
        <w:t xml:space="preserve"> van inhoud (C</w:t>
      </w:r>
      <w:r w:rsidR="00AF172F">
        <w:rPr>
          <w:rFonts w:asciiTheme="minorHAnsi" w:hAnsiTheme="minorHAnsi"/>
          <w:sz w:val="22"/>
        </w:rPr>
        <w:t xml:space="preserve">ontentinhoud) en </w:t>
      </w:r>
      <w:r w:rsidR="00DE44D5">
        <w:rPr>
          <w:rFonts w:asciiTheme="minorHAnsi" w:hAnsiTheme="minorHAnsi"/>
          <w:sz w:val="22"/>
        </w:rPr>
        <w:t xml:space="preserve">acht </w:t>
      </w:r>
      <w:r w:rsidR="00AF172F">
        <w:rPr>
          <w:rFonts w:asciiTheme="minorHAnsi" w:hAnsiTheme="minorHAnsi"/>
          <w:sz w:val="22"/>
        </w:rPr>
        <w:t>kenmerken van v</w:t>
      </w:r>
      <w:r w:rsidR="00AF172F" w:rsidRPr="005620E0">
        <w:rPr>
          <w:rFonts w:asciiTheme="minorHAnsi" w:hAnsiTheme="minorHAnsi"/>
          <w:sz w:val="22"/>
        </w:rPr>
        <w:t>orm</w:t>
      </w:r>
      <w:r w:rsidR="00972645">
        <w:rPr>
          <w:rFonts w:asciiTheme="minorHAnsi" w:hAnsiTheme="minorHAnsi"/>
          <w:sz w:val="22"/>
        </w:rPr>
        <w:t xml:space="preserve"> (C</w:t>
      </w:r>
      <w:r w:rsidR="00AF172F">
        <w:rPr>
          <w:rFonts w:asciiTheme="minorHAnsi" w:hAnsiTheme="minorHAnsi"/>
          <w:sz w:val="22"/>
        </w:rPr>
        <w:t>ontent</w:t>
      </w:r>
      <w:r w:rsidR="00E07AF8">
        <w:rPr>
          <w:rFonts w:asciiTheme="minorHAnsi" w:hAnsiTheme="minorHAnsi"/>
          <w:sz w:val="22"/>
        </w:rPr>
        <w:t>vorm</w:t>
      </w:r>
      <w:r w:rsidR="00AF172F">
        <w:rPr>
          <w:rFonts w:asciiTheme="minorHAnsi" w:hAnsiTheme="minorHAnsi"/>
          <w:sz w:val="22"/>
        </w:rPr>
        <w:t xml:space="preserve">) te evalueren </w:t>
      </w:r>
      <w:r w:rsidR="00AF172F">
        <w:rPr>
          <w:rFonts w:asciiTheme="minorHAnsi" w:hAnsiTheme="minorHAnsi"/>
          <w:sz w:val="22"/>
        </w:rPr>
        <w:fldChar w:fldCharType="begin"/>
      </w:r>
      <w:r w:rsidR="00972645">
        <w:rPr>
          <w:rFonts w:asciiTheme="minorHAnsi" w:hAnsiTheme="minorHAnsi"/>
          <w:sz w:val="22"/>
        </w:rPr>
        <w:instrText xml:space="preserve"> ADDIN EN.CITE &lt;EndNote&gt;&lt;Cite&gt;&lt;Author&gt;Vries&lt;/Author&gt;&lt;Year&gt;2012&lt;/Year&gt;&lt;RecNum&gt;319&lt;/RecNum&gt;&lt;IDText&gt;Popularity of Brand Posts on Brand Fan Pages: An Investigation of the Effects of Social Media Marketing&lt;/IDText&gt;&lt;DisplayText&gt;(Vries, Gensler, &amp;amp; Leeflang, 2012)&lt;/DisplayText&gt;&lt;record&gt;&lt;rec-number&gt;319&lt;/rec-number&gt;&lt;foreign-keys&gt;&lt;key app="EN" db-id="xaxe0tea8dxdvhed5ftvf2xwx9z0aprwzfpe" timestamp="0"&gt;319&lt;/key&gt;&lt;/foreign-keys&gt;&lt;ref-type name="Journal Article"&gt;17&lt;/ref-type&gt;&lt;contributors&gt;&lt;authors&gt;&lt;author&gt;Vries,L.d.&lt;/author&gt;&lt;author&gt;Gensler, S.&lt;/author&gt;&lt;author&gt;Leeflang, P.&lt;/author&gt;&lt;/authors&gt;&lt;/contributors&gt;&lt;titles&gt;&lt;title&gt;Popularity of Brand Posts on Brand Fan Pages: An Investigation of the Effects of Social Media Marketing&lt;/title&gt;&lt;secondary-title&gt;Journal of interactive marketing&lt;/secondary-title&gt;&lt;/titles&gt;&lt;periodical&gt;&lt;full-title&gt;Journal of Interactive Marketing&lt;/full-title&gt;&lt;/periodical&gt;&lt;pages&gt;83-91&lt;/pages&gt;&lt;volume&gt;26&lt;/volume&gt;&lt;dates&gt;&lt;year&gt;2012&lt;/year&gt;&lt;/dates&gt;&lt;urls&gt;&lt;/urls&gt;&lt;/record&gt;&lt;/Cite&gt;&lt;/EndNote&gt;</w:instrText>
      </w:r>
      <w:r w:rsidR="00AF172F">
        <w:rPr>
          <w:rFonts w:asciiTheme="minorHAnsi" w:hAnsiTheme="minorHAnsi"/>
          <w:sz w:val="22"/>
        </w:rPr>
        <w:fldChar w:fldCharType="separate"/>
      </w:r>
      <w:r w:rsidR="00AF172F">
        <w:rPr>
          <w:rFonts w:asciiTheme="minorHAnsi" w:hAnsiTheme="minorHAnsi"/>
          <w:noProof/>
          <w:sz w:val="22"/>
        </w:rPr>
        <w:t>(Vries, Gensler, &amp; Leeflang, 2012)</w:t>
      </w:r>
      <w:r w:rsidR="00AF172F">
        <w:rPr>
          <w:rFonts w:asciiTheme="minorHAnsi" w:hAnsiTheme="minorHAnsi"/>
          <w:sz w:val="22"/>
        </w:rPr>
        <w:fldChar w:fldCharType="end"/>
      </w:r>
      <w:r w:rsidR="00AF172F">
        <w:rPr>
          <w:rFonts w:asciiTheme="minorHAnsi" w:hAnsiTheme="minorHAnsi"/>
          <w:sz w:val="22"/>
        </w:rPr>
        <w:t xml:space="preserve">. </w:t>
      </w:r>
      <w:r w:rsidR="00AD64F4">
        <w:rPr>
          <w:rFonts w:asciiTheme="minorHAnsi" w:hAnsiTheme="minorHAnsi"/>
          <w:sz w:val="22"/>
        </w:rPr>
        <w:t xml:space="preserve">Respondenten </w:t>
      </w:r>
      <w:r w:rsidR="00DE44D5" w:rsidRPr="005620E0">
        <w:rPr>
          <w:rFonts w:asciiTheme="minorHAnsi" w:hAnsiTheme="minorHAnsi"/>
          <w:sz w:val="22"/>
        </w:rPr>
        <w:t>(</w:t>
      </w:r>
      <w:r w:rsidR="00DE44D5">
        <w:rPr>
          <w:rFonts w:asciiTheme="minorHAnsi" w:hAnsiTheme="minorHAnsi"/>
          <w:i/>
          <w:sz w:val="22"/>
        </w:rPr>
        <w:t>n</w:t>
      </w:r>
      <w:r w:rsidR="00DE44D5" w:rsidRPr="000A1157">
        <w:rPr>
          <w:rFonts w:asciiTheme="minorHAnsi" w:hAnsiTheme="minorHAnsi"/>
          <w:i/>
          <w:sz w:val="22"/>
        </w:rPr>
        <w:t xml:space="preserve"> </w:t>
      </w:r>
      <w:r w:rsidR="00DE44D5" w:rsidRPr="005620E0">
        <w:rPr>
          <w:rFonts w:asciiTheme="minorHAnsi" w:hAnsiTheme="minorHAnsi"/>
          <w:sz w:val="22"/>
        </w:rPr>
        <w:t>= 129</w:t>
      </w:r>
      <w:r w:rsidR="00DE44D5">
        <w:rPr>
          <w:rFonts w:asciiTheme="minorHAnsi" w:hAnsiTheme="minorHAnsi"/>
          <w:sz w:val="22"/>
        </w:rPr>
        <w:t>,</w:t>
      </w:r>
      <w:r w:rsidR="00DE44D5" w:rsidRPr="005620E0">
        <w:rPr>
          <w:rFonts w:asciiTheme="minorHAnsi" w:hAnsiTheme="minorHAnsi"/>
          <w:sz w:val="22"/>
        </w:rPr>
        <w:t xml:space="preserve">) </w:t>
      </w:r>
      <w:r>
        <w:rPr>
          <w:rFonts w:asciiTheme="minorHAnsi" w:hAnsiTheme="minorHAnsi"/>
          <w:sz w:val="22"/>
        </w:rPr>
        <w:t>waren vooral mannen (64,4%), 18</w:t>
      </w:r>
      <w:r w:rsidR="004F51DF">
        <w:rPr>
          <w:rFonts w:asciiTheme="minorHAnsi" w:hAnsiTheme="minorHAnsi"/>
          <w:sz w:val="22"/>
        </w:rPr>
        <w:t>–27 jaar oud (</w:t>
      </w:r>
      <w:r w:rsidR="00AD64F4">
        <w:rPr>
          <w:rFonts w:asciiTheme="minorHAnsi" w:hAnsiTheme="minorHAnsi"/>
          <w:sz w:val="22"/>
        </w:rPr>
        <w:t>83,7%</w:t>
      </w:r>
      <w:r w:rsidR="004F51DF">
        <w:rPr>
          <w:rFonts w:asciiTheme="minorHAnsi" w:hAnsiTheme="minorHAnsi"/>
          <w:sz w:val="22"/>
        </w:rPr>
        <w:t xml:space="preserve">), uit </w:t>
      </w:r>
      <w:r w:rsidR="00AD64F4">
        <w:rPr>
          <w:rFonts w:asciiTheme="minorHAnsi" w:hAnsiTheme="minorHAnsi"/>
          <w:sz w:val="22"/>
        </w:rPr>
        <w:t>Noord-Brabant (79,1%)</w:t>
      </w:r>
      <w:r w:rsidR="004F51DF">
        <w:rPr>
          <w:rFonts w:asciiTheme="minorHAnsi" w:hAnsiTheme="minorHAnsi"/>
          <w:sz w:val="22"/>
        </w:rPr>
        <w:t xml:space="preserve"> </w:t>
      </w:r>
      <w:r>
        <w:rPr>
          <w:rFonts w:asciiTheme="minorHAnsi" w:hAnsiTheme="minorHAnsi"/>
          <w:sz w:val="22"/>
        </w:rPr>
        <w:t>die</w:t>
      </w:r>
      <w:r w:rsidR="004F51DF">
        <w:rPr>
          <w:rFonts w:asciiTheme="minorHAnsi" w:hAnsiTheme="minorHAnsi"/>
          <w:sz w:val="22"/>
        </w:rPr>
        <w:t xml:space="preserve"> de </w:t>
      </w:r>
      <w:r w:rsidR="00AD64F4" w:rsidRPr="009D63E6">
        <w:rPr>
          <w:rFonts w:asciiTheme="minorHAnsi" w:hAnsiTheme="minorHAnsi"/>
          <w:sz w:val="22"/>
        </w:rPr>
        <w:t>sporten voetbal (62,8%), hockey (17,1%), volleybal (</w:t>
      </w:r>
      <w:r w:rsidR="00DE44D5">
        <w:rPr>
          <w:rFonts w:asciiTheme="minorHAnsi" w:hAnsiTheme="minorHAnsi"/>
          <w:sz w:val="22"/>
        </w:rPr>
        <w:t>5,</w:t>
      </w:r>
      <w:r>
        <w:rPr>
          <w:rFonts w:asciiTheme="minorHAnsi" w:hAnsiTheme="minorHAnsi"/>
          <w:sz w:val="22"/>
        </w:rPr>
        <w:t>4%) of</w:t>
      </w:r>
      <w:r w:rsidR="00AD64F4" w:rsidRPr="009D63E6">
        <w:rPr>
          <w:rFonts w:asciiTheme="minorHAnsi" w:hAnsiTheme="minorHAnsi"/>
          <w:sz w:val="22"/>
        </w:rPr>
        <w:t xml:space="preserve"> tennis (3,1%)</w:t>
      </w:r>
      <w:r>
        <w:rPr>
          <w:rFonts w:asciiTheme="minorHAnsi" w:hAnsiTheme="minorHAnsi"/>
          <w:sz w:val="22"/>
        </w:rPr>
        <w:t xml:space="preserve"> beoefenden</w:t>
      </w:r>
      <w:r w:rsidR="00AD64F4" w:rsidRPr="009D63E6">
        <w:rPr>
          <w:rFonts w:asciiTheme="minorHAnsi" w:hAnsiTheme="minorHAnsi"/>
          <w:sz w:val="22"/>
        </w:rPr>
        <w:t xml:space="preserve">. </w:t>
      </w:r>
      <w:r w:rsidR="00AF172F">
        <w:rPr>
          <w:rFonts w:asciiTheme="minorHAnsi" w:hAnsiTheme="minorHAnsi"/>
          <w:sz w:val="22"/>
        </w:rPr>
        <w:t xml:space="preserve">Door </w:t>
      </w:r>
      <w:r w:rsidR="005620E0">
        <w:rPr>
          <w:rFonts w:asciiTheme="minorHAnsi" w:hAnsiTheme="minorHAnsi" w:cstheme="minorHAnsi"/>
          <w:sz w:val="22"/>
        </w:rPr>
        <w:t xml:space="preserve">bepaling van correlaties, </w:t>
      </w:r>
      <w:r w:rsidR="00D63722">
        <w:rPr>
          <w:rFonts w:asciiTheme="minorHAnsi" w:hAnsiTheme="minorHAnsi" w:cstheme="minorHAnsi"/>
          <w:sz w:val="22"/>
        </w:rPr>
        <w:t>one-</w:t>
      </w:r>
      <w:r w:rsidR="00972645">
        <w:rPr>
          <w:rFonts w:asciiTheme="minorHAnsi" w:hAnsiTheme="minorHAnsi" w:cstheme="minorHAnsi"/>
          <w:sz w:val="22"/>
        </w:rPr>
        <w:t xml:space="preserve">sample </w:t>
      </w:r>
      <w:r w:rsidR="00972645" w:rsidRPr="007E4C19">
        <w:rPr>
          <w:rFonts w:asciiTheme="minorHAnsi" w:hAnsiTheme="minorHAnsi" w:cstheme="minorHAnsi"/>
          <w:i/>
          <w:sz w:val="22"/>
        </w:rPr>
        <w:t>t</w:t>
      </w:r>
      <w:r w:rsidR="00972645">
        <w:rPr>
          <w:rFonts w:asciiTheme="minorHAnsi" w:hAnsiTheme="minorHAnsi" w:cstheme="minorHAnsi"/>
          <w:sz w:val="22"/>
        </w:rPr>
        <w:t>-testen</w:t>
      </w:r>
      <w:r w:rsidR="00AF172F">
        <w:rPr>
          <w:rFonts w:asciiTheme="minorHAnsi" w:hAnsiTheme="minorHAnsi" w:cstheme="minorHAnsi"/>
          <w:sz w:val="22"/>
        </w:rPr>
        <w:t xml:space="preserve"> en </w:t>
      </w:r>
      <w:r w:rsidR="005620E0">
        <w:rPr>
          <w:rFonts w:asciiTheme="minorHAnsi" w:hAnsiTheme="minorHAnsi" w:cstheme="minorHAnsi"/>
          <w:sz w:val="22"/>
        </w:rPr>
        <w:t>regressies werd</w:t>
      </w:r>
      <w:r w:rsidR="00DE44D5">
        <w:rPr>
          <w:rFonts w:asciiTheme="minorHAnsi" w:hAnsiTheme="minorHAnsi" w:cstheme="minorHAnsi"/>
          <w:sz w:val="22"/>
        </w:rPr>
        <w:t>en</w:t>
      </w:r>
      <w:r w:rsidR="005620E0">
        <w:rPr>
          <w:rFonts w:asciiTheme="minorHAnsi" w:hAnsiTheme="minorHAnsi" w:cstheme="minorHAnsi"/>
          <w:sz w:val="22"/>
        </w:rPr>
        <w:t xml:space="preserve"> </w:t>
      </w:r>
      <w:r w:rsidR="00DE44D5">
        <w:rPr>
          <w:rFonts w:asciiTheme="minorHAnsi" w:hAnsiTheme="minorHAnsi" w:cstheme="minorHAnsi"/>
          <w:sz w:val="22"/>
        </w:rPr>
        <w:t xml:space="preserve">motieven leden hebben voor </w:t>
      </w:r>
      <w:r w:rsidR="005620E0">
        <w:rPr>
          <w:rFonts w:asciiTheme="minorHAnsi" w:hAnsiTheme="minorHAnsi" w:cstheme="minorHAnsi"/>
          <w:sz w:val="22"/>
        </w:rPr>
        <w:t>a</w:t>
      </w:r>
      <w:r w:rsidR="004C1155" w:rsidRPr="00C526CE">
        <w:rPr>
          <w:rFonts w:asciiTheme="minorHAnsi" w:hAnsiTheme="minorHAnsi" w:cstheme="minorHAnsi"/>
          <w:sz w:val="22"/>
        </w:rPr>
        <w:t xml:space="preserve">anwezigheid op </w:t>
      </w:r>
      <w:r w:rsidR="005620E0">
        <w:rPr>
          <w:rFonts w:asciiTheme="minorHAnsi" w:hAnsiTheme="minorHAnsi" w:cstheme="minorHAnsi"/>
          <w:sz w:val="22"/>
        </w:rPr>
        <w:t>ClubSNS</w:t>
      </w:r>
      <w:r w:rsidR="004C1155" w:rsidRPr="00C526CE">
        <w:rPr>
          <w:rFonts w:asciiTheme="minorHAnsi" w:hAnsiTheme="minorHAnsi" w:cstheme="minorHAnsi"/>
          <w:sz w:val="22"/>
        </w:rPr>
        <w:t xml:space="preserve"> </w:t>
      </w:r>
      <w:r w:rsidR="00DE44D5">
        <w:rPr>
          <w:rFonts w:asciiTheme="minorHAnsi" w:hAnsiTheme="minorHAnsi" w:cstheme="minorHAnsi"/>
          <w:sz w:val="22"/>
        </w:rPr>
        <w:t>bepaald, de invloed op clubgevoel en d</w:t>
      </w:r>
      <w:r w:rsidR="005620E0">
        <w:rPr>
          <w:rFonts w:asciiTheme="minorHAnsi" w:hAnsiTheme="minorHAnsi" w:cstheme="minorHAnsi"/>
          <w:sz w:val="22"/>
        </w:rPr>
        <w:t xml:space="preserve">e rol van </w:t>
      </w:r>
      <w:r w:rsidR="00DE44D5">
        <w:rPr>
          <w:rFonts w:asciiTheme="minorHAnsi" w:hAnsiTheme="minorHAnsi" w:cstheme="minorHAnsi"/>
          <w:sz w:val="22"/>
        </w:rPr>
        <w:t>Contentinhoud en Content</w:t>
      </w:r>
      <w:r w:rsidR="005620E0">
        <w:rPr>
          <w:rFonts w:asciiTheme="minorHAnsi" w:hAnsiTheme="minorHAnsi" w:cstheme="minorHAnsi"/>
          <w:sz w:val="22"/>
        </w:rPr>
        <w:t>vorm.</w:t>
      </w:r>
    </w:p>
    <w:p w:rsidR="00ED450A" w:rsidRPr="00C526CE" w:rsidRDefault="00ED450A" w:rsidP="00B5601D">
      <w:pPr>
        <w:spacing w:line="276" w:lineRule="auto"/>
        <w:ind w:right="146"/>
        <w:rPr>
          <w:rFonts w:asciiTheme="minorHAnsi" w:hAnsiTheme="minorHAnsi" w:cstheme="minorHAnsi"/>
          <w:sz w:val="22"/>
        </w:rPr>
      </w:pPr>
    </w:p>
    <w:p w:rsidR="0065588B" w:rsidRPr="00C526CE" w:rsidRDefault="0065588B" w:rsidP="00B5601D">
      <w:pPr>
        <w:spacing w:line="276" w:lineRule="auto"/>
        <w:ind w:right="146"/>
        <w:rPr>
          <w:rFonts w:asciiTheme="minorHAnsi" w:hAnsiTheme="minorHAnsi"/>
          <w:b/>
          <w:sz w:val="22"/>
        </w:rPr>
      </w:pPr>
      <w:r w:rsidRPr="00C526CE">
        <w:rPr>
          <w:rFonts w:asciiTheme="minorHAnsi" w:hAnsiTheme="minorHAnsi"/>
          <w:b/>
          <w:sz w:val="22"/>
        </w:rPr>
        <w:t>Resultaten</w:t>
      </w:r>
    </w:p>
    <w:p w:rsidR="001D29BA" w:rsidRDefault="00972645" w:rsidP="00E07AF8">
      <w:pPr>
        <w:autoSpaceDE w:val="0"/>
        <w:autoSpaceDN w:val="0"/>
        <w:adjustRightInd w:val="0"/>
        <w:spacing w:line="276" w:lineRule="auto"/>
        <w:jc w:val="left"/>
        <w:rPr>
          <w:rFonts w:asciiTheme="minorHAnsi" w:hAnsiTheme="minorHAnsi"/>
          <w:sz w:val="22"/>
        </w:rPr>
      </w:pPr>
      <w:r>
        <w:rPr>
          <w:rFonts w:asciiTheme="minorHAnsi" w:hAnsiTheme="minorHAnsi"/>
          <w:sz w:val="22"/>
        </w:rPr>
        <w:t>Specifieke C</w:t>
      </w:r>
      <w:r w:rsidR="00D63722">
        <w:rPr>
          <w:rFonts w:asciiTheme="minorHAnsi" w:hAnsiTheme="minorHAnsi"/>
          <w:sz w:val="22"/>
        </w:rPr>
        <w:t xml:space="preserve">ontentinhoud (zoals informatie over wedstrijden en trainingen, over events en over </w:t>
      </w:r>
      <w:r>
        <w:rPr>
          <w:rFonts w:asciiTheme="minorHAnsi" w:hAnsiTheme="minorHAnsi"/>
          <w:sz w:val="22"/>
        </w:rPr>
        <w:t>vrijwilligers</w:t>
      </w:r>
      <w:r w:rsidR="00D63722">
        <w:rPr>
          <w:rFonts w:asciiTheme="minorHAnsi" w:hAnsiTheme="minorHAnsi"/>
          <w:sz w:val="22"/>
        </w:rPr>
        <w:t>vacatures</w:t>
      </w:r>
      <w:r>
        <w:rPr>
          <w:rFonts w:asciiTheme="minorHAnsi" w:hAnsiTheme="minorHAnsi"/>
          <w:sz w:val="22"/>
        </w:rPr>
        <w:t>)</w:t>
      </w:r>
      <w:r w:rsidR="00D63722">
        <w:rPr>
          <w:rFonts w:asciiTheme="minorHAnsi" w:hAnsiTheme="minorHAnsi"/>
          <w:sz w:val="22"/>
        </w:rPr>
        <w:t xml:space="preserve"> </w:t>
      </w:r>
      <w:r w:rsidR="00E07AF8">
        <w:rPr>
          <w:rFonts w:asciiTheme="minorHAnsi" w:hAnsiTheme="minorHAnsi"/>
          <w:sz w:val="22"/>
        </w:rPr>
        <w:t>en specifieke C</w:t>
      </w:r>
      <w:r w:rsidR="00D63722">
        <w:rPr>
          <w:rFonts w:asciiTheme="minorHAnsi" w:hAnsiTheme="minorHAnsi"/>
          <w:sz w:val="22"/>
        </w:rPr>
        <w:t>ontent</w:t>
      </w:r>
      <w:r w:rsidR="00E07AF8">
        <w:rPr>
          <w:rFonts w:asciiTheme="minorHAnsi" w:hAnsiTheme="minorHAnsi"/>
          <w:sz w:val="22"/>
        </w:rPr>
        <w:t>vorm</w:t>
      </w:r>
      <w:r w:rsidR="00D63722">
        <w:rPr>
          <w:rFonts w:asciiTheme="minorHAnsi" w:hAnsiTheme="minorHAnsi"/>
          <w:sz w:val="22"/>
        </w:rPr>
        <w:t xml:space="preserve"> (gesprekken, berichten, foto’s, filmpjes, linkjes en polls) </w:t>
      </w:r>
      <w:r w:rsidR="000E7ED0">
        <w:rPr>
          <w:rFonts w:asciiTheme="minorHAnsi" w:hAnsiTheme="minorHAnsi"/>
          <w:sz w:val="22"/>
        </w:rPr>
        <w:t xml:space="preserve">zijn betrouwbare voorspellers voor </w:t>
      </w:r>
      <w:r w:rsidR="000E7ED0" w:rsidRPr="00663582">
        <w:rPr>
          <w:rFonts w:asciiTheme="minorHAnsi" w:eastAsiaTheme="minorHAnsi" w:hAnsiTheme="minorHAnsi" w:cstheme="minorHAnsi"/>
          <w:sz w:val="22"/>
        </w:rPr>
        <w:t xml:space="preserve">de motieven </w:t>
      </w:r>
      <w:r w:rsidR="00E07AF8">
        <w:rPr>
          <w:rFonts w:asciiTheme="minorHAnsi" w:eastAsiaTheme="minorHAnsi" w:hAnsiTheme="minorHAnsi" w:cstheme="minorHAnsi"/>
          <w:sz w:val="22"/>
        </w:rPr>
        <w:t>(I</w:t>
      </w:r>
      <w:r w:rsidR="000E7ED0">
        <w:rPr>
          <w:rFonts w:asciiTheme="minorHAnsi" w:eastAsiaTheme="minorHAnsi" w:hAnsiTheme="minorHAnsi" w:cstheme="minorHAnsi"/>
          <w:sz w:val="22"/>
        </w:rPr>
        <w:t>nformatie</w:t>
      </w:r>
      <w:r w:rsidR="00E07AF8">
        <w:rPr>
          <w:rFonts w:asciiTheme="minorHAnsi" w:eastAsiaTheme="minorHAnsi" w:hAnsiTheme="minorHAnsi" w:cstheme="minorHAnsi"/>
          <w:sz w:val="22"/>
        </w:rPr>
        <w:t>f, Gezelligheid en I</w:t>
      </w:r>
      <w:r w:rsidR="000E7ED0">
        <w:rPr>
          <w:rFonts w:asciiTheme="minorHAnsi" w:eastAsiaTheme="minorHAnsi" w:hAnsiTheme="minorHAnsi" w:cstheme="minorHAnsi"/>
          <w:sz w:val="22"/>
        </w:rPr>
        <w:t xml:space="preserve">nteractie) van leden om op ClubSNS te zijn. </w:t>
      </w:r>
      <w:r w:rsidR="00E07AF8">
        <w:rPr>
          <w:rFonts w:asciiTheme="minorHAnsi" w:eastAsiaTheme="minorHAnsi" w:hAnsiTheme="minorHAnsi" w:cstheme="minorHAnsi"/>
          <w:sz w:val="22"/>
        </w:rPr>
        <w:t xml:space="preserve">Ook blijken </w:t>
      </w:r>
      <w:r>
        <w:rPr>
          <w:rFonts w:asciiTheme="minorHAnsi" w:eastAsiaTheme="minorHAnsi" w:hAnsiTheme="minorHAnsi" w:cstheme="minorHAnsi"/>
          <w:sz w:val="22"/>
        </w:rPr>
        <w:t xml:space="preserve">twee </w:t>
      </w:r>
      <w:r w:rsidR="00E07AF8">
        <w:rPr>
          <w:rFonts w:asciiTheme="minorHAnsi" w:eastAsiaTheme="minorHAnsi" w:hAnsiTheme="minorHAnsi" w:cstheme="minorHAnsi"/>
          <w:sz w:val="22"/>
        </w:rPr>
        <w:t>motieven</w:t>
      </w:r>
      <w:r>
        <w:rPr>
          <w:rFonts w:asciiTheme="minorHAnsi" w:eastAsiaTheme="minorHAnsi" w:hAnsiTheme="minorHAnsi" w:cstheme="minorHAnsi"/>
          <w:sz w:val="22"/>
        </w:rPr>
        <w:t>,</w:t>
      </w:r>
      <w:r w:rsidR="00E07AF8">
        <w:rPr>
          <w:rFonts w:asciiTheme="minorHAnsi" w:eastAsiaTheme="minorHAnsi" w:hAnsiTheme="minorHAnsi" w:cstheme="minorHAnsi"/>
          <w:sz w:val="22"/>
        </w:rPr>
        <w:t xml:space="preserve"> Informatief en Gezellig</w:t>
      </w:r>
      <w:r>
        <w:rPr>
          <w:rFonts w:asciiTheme="minorHAnsi" w:eastAsiaTheme="minorHAnsi" w:hAnsiTheme="minorHAnsi" w:cstheme="minorHAnsi"/>
          <w:sz w:val="22"/>
        </w:rPr>
        <w:t>heid,</w:t>
      </w:r>
      <w:r w:rsidR="00E07AF8">
        <w:rPr>
          <w:rFonts w:asciiTheme="minorHAnsi" w:eastAsiaTheme="minorHAnsi" w:hAnsiTheme="minorHAnsi" w:cstheme="minorHAnsi"/>
          <w:sz w:val="22"/>
        </w:rPr>
        <w:t xml:space="preserve"> betrouwbare voorspellers </w:t>
      </w:r>
      <w:r>
        <w:rPr>
          <w:rFonts w:asciiTheme="minorHAnsi" w:eastAsiaTheme="minorHAnsi" w:hAnsiTheme="minorHAnsi" w:cstheme="minorHAnsi"/>
          <w:sz w:val="22"/>
        </w:rPr>
        <w:t>van C</w:t>
      </w:r>
      <w:r w:rsidR="00686B6F">
        <w:rPr>
          <w:rFonts w:asciiTheme="minorHAnsi" w:eastAsiaTheme="minorHAnsi" w:hAnsiTheme="minorHAnsi" w:cstheme="minorHAnsi"/>
          <w:sz w:val="22"/>
        </w:rPr>
        <w:t>lubgevoel</w:t>
      </w:r>
      <w:r w:rsidR="00E07AF8">
        <w:rPr>
          <w:rFonts w:asciiTheme="minorHAnsi" w:eastAsiaTheme="minorHAnsi" w:hAnsiTheme="minorHAnsi" w:cstheme="minorHAnsi"/>
          <w:sz w:val="22"/>
        </w:rPr>
        <w:t>.</w:t>
      </w:r>
    </w:p>
    <w:p w:rsidR="001B2115" w:rsidRPr="00C526CE" w:rsidRDefault="001B2115" w:rsidP="00B5601D">
      <w:pPr>
        <w:spacing w:line="276" w:lineRule="auto"/>
        <w:ind w:right="146"/>
        <w:rPr>
          <w:rFonts w:asciiTheme="minorHAnsi" w:hAnsiTheme="minorHAnsi" w:cstheme="minorHAnsi"/>
          <w:sz w:val="22"/>
        </w:rPr>
      </w:pPr>
    </w:p>
    <w:p w:rsidR="004308F3" w:rsidRPr="00C526CE" w:rsidRDefault="00E37E6E" w:rsidP="00B5601D">
      <w:pPr>
        <w:spacing w:line="276" w:lineRule="auto"/>
        <w:ind w:right="146"/>
        <w:rPr>
          <w:rFonts w:asciiTheme="minorHAnsi" w:hAnsiTheme="minorHAnsi"/>
          <w:b/>
          <w:sz w:val="22"/>
        </w:rPr>
      </w:pPr>
      <w:r>
        <w:rPr>
          <w:rFonts w:asciiTheme="minorHAnsi" w:hAnsiTheme="minorHAnsi"/>
          <w:b/>
          <w:sz w:val="22"/>
        </w:rPr>
        <w:t>Conclusie</w:t>
      </w:r>
    </w:p>
    <w:p w:rsidR="00C526CE" w:rsidRDefault="00686B6F" w:rsidP="00B5601D">
      <w:pPr>
        <w:spacing w:line="276" w:lineRule="auto"/>
        <w:ind w:right="146"/>
        <w:rPr>
          <w:rFonts w:asciiTheme="minorHAnsi" w:hAnsiTheme="minorHAnsi"/>
          <w:sz w:val="22"/>
        </w:rPr>
      </w:pPr>
      <w:r w:rsidRPr="005620E0">
        <w:rPr>
          <w:rFonts w:asciiTheme="minorHAnsi" w:hAnsiTheme="minorHAnsi"/>
          <w:sz w:val="22"/>
        </w:rPr>
        <w:t xml:space="preserve">Aanwezigheid op ClubSNS </w:t>
      </w:r>
      <w:r w:rsidR="00DE44D5">
        <w:rPr>
          <w:rFonts w:asciiTheme="minorHAnsi" w:hAnsiTheme="minorHAnsi"/>
          <w:sz w:val="22"/>
        </w:rPr>
        <w:t xml:space="preserve">kan bijdragen aan </w:t>
      </w:r>
      <w:r w:rsidR="00972645">
        <w:rPr>
          <w:rFonts w:asciiTheme="minorHAnsi" w:hAnsiTheme="minorHAnsi"/>
          <w:sz w:val="22"/>
        </w:rPr>
        <w:t>opbouw van C</w:t>
      </w:r>
      <w:r w:rsidR="007E4C19">
        <w:rPr>
          <w:rFonts w:asciiTheme="minorHAnsi" w:hAnsiTheme="minorHAnsi"/>
          <w:sz w:val="22"/>
        </w:rPr>
        <w:t xml:space="preserve">lubgevoel. Leden hebben diverse motieven </w:t>
      </w:r>
      <w:r>
        <w:rPr>
          <w:rFonts w:asciiTheme="minorHAnsi" w:hAnsiTheme="minorHAnsi"/>
          <w:sz w:val="22"/>
        </w:rPr>
        <w:t xml:space="preserve">voor </w:t>
      </w:r>
      <w:r w:rsidR="00DE44D5">
        <w:rPr>
          <w:rFonts w:asciiTheme="minorHAnsi" w:hAnsiTheme="minorHAnsi"/>
          <w:sz w:val="22"/>
        </w:rPr>
        <w:t>aanwezigheid op</w:t>
      </w:r>
      <w:r w:rsidR="007E4C19">
        <w:rPr>
          <w:rFonts w:asciiTheme="minorHAnsi" w:hAnsiTheme="minorHAnsi"/>
          <w:sz w:val="22"/>
        </w:rPr>
        <w:t xml:space="preserve"> ClubSNS en de </w:t>
      </w:r>
      <w:r w:rsidR="00DE44D5">
        <w:rPr>
          <w:rFonts w:asciiTheme="minorHAnsi" w:hAnsiTheme="minorHAnsi"/>
          <w:sz w:val="22"/>
        </w:rPr>
        <w:t xml:space="preserve">geposte </w:t>
      </w:r>
      <w:r>
        <w:rPr>
          <w:rFonts w:asciiTheme="minorHAnsi" w:hAnsiTheme="minorHAnsi"/>
          <w:sz w:val="22"/>
        </w:rPr>
        <w:t>content spe</w:t>
      </w:r>
      <w:r w:rsidR="007E4C19">
        <w:rPr>
          <w:rFonts w:asciiTheme="minorHAnsi" w:hAnsiTheme="minorHAnsi"/>
          <w:sz w:val="22"/>
        </w:rPr>
        <w:t>elt hierbij</w:t>
      </w:r>
      <w:r w:rsidR="00E37E6E">
        <w:rPr>
          <w:rFonts w:asciiTheme="minorHAnsi" w:hAnsiTheme="minorHAnsi"/>
          <w:sz w:val="22"/>
        </w:rPr>
        <w:t xml:space="preserve"> een rol.</w:t>
      </w:r>
    </w:p>
    <w:p w:rsidR="00E37E6E" w:rsidRDefault="00E37E6E" w:rsidP="00B5601D">
      <w:pPr>
        <w:spacing w:line="276" w:lineRule="auto"/>
        <w:ind w:right="146"/>
        <w:rPr>
          <w:rFonts w:asciiTheme="minorHAnsi" w:hAnsiTheme="minorHAnsi" w:cstheme="minorHAnsi"/>
          <w:sz w:val="22"/>
        </w:rPr>
      </w:pPr>
    </w:p>
    <w:p w:rsidR="0065588B" w:rsidRDefault="00C526CE" w:rsidP="00B5601D">
      <w:pPr>
        <w:spacing w:line="276" w:lineRule="auto"/>
        <w:ind w:right="146"/>
        <w:rPr>
          <w:rFonts w:asciiTheme="minorHAnsi" w:hAnsiTheme="minorHAnsi" w:cstheme="minorHAnsi"/>
          <w:sz w:val="22"/>
        </w:rPr>
      </w:pPr>
      <w:r w:rsidRPr="00C526CE">
        <w:rPr>
          <w:rFonts w:asciiTheme="minorHAnsi" w:hAnsiTheme="minorHAnsi" w:cstheme="minorHAnsi"/>
          <w:b/>
          <w:sz w:val="22"/>
        </w:rPr>
        <w:t>Literatuur</w:t>
      </w:r>
    </w:p>
    <w:p w:rsidR="00972645" w:rsidRPr="00972645" w:rsidRDefault="00EE28C7" w:rsidP="00972645">
      <w:pPr>
        <w:pStyle w:val="EndNoteBibliography"/>
        <w:spacing w:after="0"/>
        <w:ind w:left="720" w:hanging="720"/>
      </w:pPr>
      <w:r>
        <w:rPr>
          <w:rFonts w:asciiTheme="minorHAnsi" w:hAnsiTheme="minorHAnsi" w:cstheme="minorHAnsi"/>
          <w:sz w:val="22"/>
        </w:rPr>
        <w:fldChar w:fldCharType="begin"/>
      </w:r>
      <w:r>
        <w:rPr>
          <w:rFonts w:asciiTheme="minorHAnsi" w:hAnsiTheme="minorHAnsi" w:cstheme="minorHAnsi"/>
          <w:sz w:val="22"/>
        </w:rPr>
        <w:instrText xml:space="preserve"> ADDIN EN.REFLIST </w:instrText>
      </w:r>
      <w:r>
        <w:rPr>
          <w:rFonts w:asciiTheme="minorHAnsi" w:hAnsiTheme="minorHAnsi" w:cstheme="minorHAnsi"/>
          <w:sz w:val="22"/>
        </w:rPr>
        <w:fldChar w:fldCharType="separate"/>
      </w:r>
      <w:r w:rsidR="00972645" w:rsidRPr="00972645">
        <w:t xml:space="preserve">Antheunis, M., van Kaam, J., Liebrecht, C., &amp; van Noort, G. (2016). Content marketing on social network sites. A study on brand-related social media behavior and its motives. </w:t>
      </w:r>
      <w:r w:rsidR="00972645" w:rsidRPr="00972645">
        <w:rPr>
          <w:i/>
        </w:rPr>
        <w:t>Tijdschrift voor Communicatiewetenschap, 44</w:t>
      </w:r>
      <w:r w:rsidR="00972645" w:rsidRPr="00972645">
        <w:t xml:space="preserve">(4), 337-+. </w:t>
      </w:r>
    </w:p>
    <w:p w:rsidR="00972645" w:rsidRPr="00972645" w:rsidRDefault="00972645" w:rsidP="00972645">
      <w:pPr>
        <w:pStyle w:val="EndNoteBibliography"/>
        <w:spacing w:after="0"/>
        <w:ind w:left="720" w:hanging="720"/>
      </w:pPr>
      <w:r w:rsidRPr="00972645">
        <w:t xml:space="preserve">Larosiliere, G., &amp; Leidner, D. (2012). </w:t>
      </w:r>
      <w:r w:rsidRPr="00972645">
        <w:rPr>
          <w:i/>
        </w:rPr>
        <w:t>The Effects of Social Network Usage on Organizational Identification</w:t>
      </w:r>
      <w:r w:rsidRPr="00972645">
        <w:t xml:space="preserve">. Paper presented at the Thirty Third International Conference on Information Systems Orlando. </w:t>
      </w:r>
    </w:p>
    <w:p w:rsidR="00972645" w:rsidRPr="00972645" w:rsidRDefault="00972645" w:rsidP="00972645">
      <w:pPr>
        <w:pStyle w:val="EndNoteBibliography"/>
        <w:ind w:left="720" w:hanging="720"/>
      </w:pPr>
      <w:r w:rsidRPr="00972645">
        <w:t xml:space="preserve">Vries, L. d., Gensler, S., &amp; Leeflang, P. (2012). Popularity of Brand Posts on Brand Fan Pages: An Investigation of the Effects of Social Media Marketing. </w:t>
      </w:r>
      <w:r w:rsidRPr="00972645">
        <w:rPr>
          <w:i/>
        </w:rPr>
        <w:t>Journal of Interactive Marketing, 26</w:t>
      </w:r>
      <w:r w:rsidRPr="00972645">
        <w:t xml:space="preserve">, 83-91. </w:t>
      </w:r>
    </w:p>
    <w:p w:rsidR="003909CA" w:rsidRPr="002B1323" w:rsidRDefault="00EE28C7" w:rsidP="00B5601D">
      <w:pPr>
        <w:pStyle w:val="EndNoteBibliography"/>
        <w:spacing w:after="0" w:line="276" w:lineRule="auto"/>
        <w:ind w:left="426" w:right="146" w:hanging="426"/>
        <w:rPr>
          <w:rFonts w:asciiTheme="minorHAnsi" w:hAnsiTheme="minorHAnsi" w:cstheme="minorHAnsi"/>
          <w:sz w:val="22"/>
        </w:rPr>
      </w:pPr>
      <w:r>
        <w:rPr>
          <w:rFonts w:asciiTheme="minorHAnsi" w:hAnsiTheme="minorHAnsi" w:cstheme="minorHAnsi"/>
          <w:sz w:val="22"/>
        </w:rPr>
        <w:fldChar w:fldCharType="end"/>
      </w:r>
    </w:p>
    <w:sectPr w:rsidR="003909CA" w:rsidRPr="002B1323" w:rsidSect="002B046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72F4" w:rsidRDefault="00F572F4" w:rsidP="00275614">
      <w:r>
        <w:separator/>
      </w:r>
    </w:p>
  </w:endnote>
  <w:endnote w:type="continuationSeparator" w:id="0">
    <w:p w:rsidR="00F572F4" w:rsidRDefault="00F572F4" w:rsidP="002756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72F4" w:rsidRDefault="00F572F4" w:rsidP="00275614">
      <w:r>
        <w:separator/>
      </w:r>
    </w:p>
  </w:footnote>
  <w:footnote w:type="continuationSeparator" w:id="0">
    <w:p w:rsidR="00F572F4" w:rsidRDefault="00F572F4" w:rsidP="002756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F7178C"/>
    <w:multiLevelType w:val="multilevel"/>
    <w:tmpl w:val="537C48E6"/>
    <w:lvl w:ilvl="0">
      <w:start w:val="1"/>
      <w:numFmt w:val="decimal"/>
      <w:lvlText w:val="%1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62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86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582" w:hanging="1440"/>
      </w:pPr>
      <w:rPr>
        <w:rFonts w:hint="default"/>
      </w:rPr>
    </w:lvl>
  </w:abstractNum>
  <w:abstractNum w:abstractNumId="1" w15:restartNumberingAfterBreak="0">
    <w:nsid w:val="02A80F47"/>
    <w:multiLevelType w:val="hybridMultilevel"/>
    <w:tmpl w:val="1EE0E2C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5B6A09"/>
    <w:multiLevelType w:val="multilevel"/>
    <w:tmpl w:val="B24C863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25" w:hanging="52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3EA67BA"/>
    <w:multiLevelType w:val="multilevel"/>
    <w:tmpl w:val="143A5F2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BAA28B8"/>
    <w:multiLevelType w:val="hybridMultilevel"/>
    <w:tmpl w:val="AF8890FE"/>
    <w:lvl w:ilvl="0" w:tplc="0413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0BD17565"/>
    <w:multiLevelType w:val="hybridMultilevel"/>
    <w:tmpl w:val="F66E8E0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3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1003092F"/>
    <w:multiLevelType w:val="multilevel"/>
    <w:tmpl w:val="FFC6E008"/>
    <w:lvl w:ilvl="0">
      <w:start w:val="4"/>
      <w:numFmt w:val="decimal"/>
      <w:lvlText w:val="%1"/>
      <w:lvlJc w:val="left"/>
      <w:pPr>
        <w:ind w:left="360" w:hanging="360"/>
      </w:pPr>
      <w:rPr>
        <w:rFonts w:eastAsia="Times New Roman" w:hint="default"/>
        <w:color w:val="000000" w:themeColor="text1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="Times New Roman" w:hint="default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  <w:color w:val="000000" w:themeColor="text1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="Times New Roman" w:hint="default"/>
        <w:color w:val="000000" w:themeColor="text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  <w:color w:val="000000" w:themeColor="text1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="Times New Roman" w:hint="default"/>
        <w:color w:val="000000" w:themeColor="text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  <w:color w:val="000000" w:themeColor="text1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="Times New Roman" w:hint="default"/>
        <w:color w:val="000000" w:themeColor="text1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Times New Roman" w:hint="default"/>
        <w:color w:val="000000" w:themeColor="text1"/>
      </w:rPr>
    </w:lvl>
  </w:abstractNum>
  <w:abstractNum w:abstractNumId="7" w15:restartNumberingAfterBreak="0">
    <w:nsid w:val="102C2AD2"/>
    <w:multiLevelType w:val="hybridMultilevel"/>
    <w:tmpl w:val="2C0C160C"/>
    <w:lvl w:ilvl="0" w:tplc="EF5AD2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1A76C9D"/>
    <w:multiLevelType w:val="multilevel"/>
    <w:tmpl w:val="286AD16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6962250"/>
    <w:multiLevelType w:val="hybridMultilevel"/>
    <w:tmpl w:val="F6D87BB4"/>
    <w:lvl w:ilvl="0" w:tplc="0413000F">
      <w:start w:val="1"/>
      <w:numFmt w:val="decimal"/>
      <w:lvlText w:val="%1."/>
      <w:lvlJc w:val="left"/>
      <w:pPr>
        <w:ind w:left="765" w:hanging="360"/>
      </w:pPr>
    </w:lvl>
    <w:lvl w:ilvl="1" w:tplc="04130019" w:tentative="1">
      <w:start w:val="1"/>
      <w:numFmt w:val="lowerLetter"/>
      <w:lvlText w:val="%2."/>
      <w:lvlJc w:val="left"/>
      <w:pPr>
        <w:ind w:left="1485" w:hanging="360"/>
      </w:pPr>
    </w:lvl>
    <w:lvl w:ilvl="2" w:tplc="0413001B" w:tentative="1">
      <w:start w:val="1"/>
      <w:numFmt w:val="lowerRoman"/>
      <w:lvlText w:val="%3."/>
      <w:lvlJc w:val="right"/>
      <w:pPr>
        <w:ind w:left="2205" w:hanging="180"/>
      </w:pPr>
    </w:lvl>
    <w:lvl w:ilvl="3" w:tplc="0413000F" w:tentative="1">
      <w:start w:val="1"/>
      <w:numFmt w:val="decimal"/>
      <w:lvlText w:val="%4."/>
      <w:lvlJc w:val="left"/>
      <w:pPr>
        <w:ind w:left="2925" w:hanging="360"/>
      </w:pPr>
    </w:lvl>
    <w:lvl w:ilvl="4" w:tplc="04130019" w:tentative="1">
      <w:start w:val="1"/>
      <w:numFmt w:val="lowerLetter"/>
      <w:lvlText w:val="%5."/>
      <w:lvlJc w:val="left"/>
      <w:pPr>
        <w:ind w:left="3645" w:hanging="360"/>
      </w:pPr>
    </w:lvl>
    <w:lvl w:ilvl="5" w:tplc="0413001B" w:tentative="1">
      <w:start w:val="1"/>
      <w:numFmt w:val="lowerRoman"/>
      <w:lvlText w:val="%6."/>
      <w:lvlJc w:val="right"/>
      <w:pPr>
        <w:ind w:left="4365" w:hanging="180"/>
      </w:pPr>
    </w:lvl>
    <w:lvl w:ilvl="6" w:tplc="0413000F" w:tentative="1">
      <w:start w:val="1"/>
      <w:numFmt w:val="decimal"/>
      <w:lvlText w:val="%7."/>
      <w:lvlJc w:val="left"/>
      <w:pPr>
        <w:ind w:left="5085" w:hanging="360"/>
      </w:pPr>
    </w:lvl>
    <w:lvl w:ilvl="7" w:tplc="04130019" w:tentative="1">
      <w:start w:val="1"/>
      <w:numFmt w:val="lowerLetter"/>
      <w:lvlText w:val="%8."/>
      <w:lvlJc w:val="left"/>
      <w:pPr>
        <w:ind w:left="5805" w:hanging="360"/>
      </w:pPr>
    </w:lvl>
    <w:lvl w:ilvl="8" w:tplc="0413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10" w15:restartNumberingAfterBreak="0">
    <w:nsid w:val="216674B5"/>
    <w:multiLevelType w:val="hybridMultilevel"/>
    <w:tmpl w:val="6AF232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45D3069"/>
    <w:multiLevelType w:val="multilevel"/>
    <w:tmpl w:val="7C60FA0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2" w15:restartNumberingAfterBreak="0">
    <w:nsid w:val="260B2BA1"/>
    <w:multiLevelType w:val="hybridMultilevel"/>
    <w:tmpl w:val="D89EAE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D91508A"/>
    <w:multiLevelType w:val="multilevel"/>
    <w:tmpl w:val="0413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DA31348"/>
    <w:multiLevelType w:val="hybridMultilevel"/>
    <w:tmpl w:val="F2262860"/>
    <w:lvl w:ilvl="0" w:tplc="04130001">
      <w:start w:val="1"/>
      <w:numFmt w:val="bullet"/>
      <w:lvlText w:val=""/>
      <w:lvlJc w:val="left"/>
      <w:pPr>
        <w:ind w:left="1144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abstractNum w:abstractNumId="15" w15:restartNumberingAfterBreak="0">
    <w:nsid w:val="30DE7EC8"/>
    <w:multiLevelType w:val="hybridMultilevel"/>
    <w:tmpl w:val="921E2C96"/>
    <w:lvl w:ilvl="0" w:tplc="0409000F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1A36871"/>
    <w:multiLevelType w:val="hybridMultilevel"/>
    <w:tmpl w:val="80CA2DEA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FD749F"/>
    <w:multiLevelType w:val="hybridMultilevel"/>
    <w:tmpl w:val="AF028D26"/>
    <w:lvl w:ilvl="0" w:tplc="D7C06824">
      <w:start w:val="1"/>
      <w:numFmt w:val="decimal"/>
      <w:lvlText w:val="%1."/>
      <w:lvlJc w:val="left"/>
      <w:pPr>
        <w:ind w:left="720" w:hanging="360"/>
      </w:p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>
      <w:start w:val="1"/>
      <w:numFmt w:val="lowerRoman"/>
      <w:lvlText w:val="%3."/>
      <w:lvlJc w:val="right"/>
      <w:pPr>
        <w:ind w:left="2160" w:hanging="180"/>
      </w:pPr>
    </w:lvl>
    <w:lvl w:ilvl="3" w:tplc="0413000F">
      <w:start w:val="1"/>
      <w:numFmt w:val="decimal"/>
      <w:lvlText w:val="%4."/>
      <w:lvlJc w:val="left"/>
      <w:pPr>
        <w:ind w:left="2880" w:hanging="360"/>
      </w:pPr>
    </w:lvl>
    <w:lvl w:ilvl="4" w:tplc="04130019">
      <w:start w:val="1"/>
      <w:numFmt w:val="lowerLetter"/>
      <w:lvlText w:val="%5."/>
      <w:lvlJc w:val="left"/>
      <w:pPr>
        <w:ind w:left="3600" w:hanging="360"/>
      </w:pPr>
    </w:lvl>
    <w:lvl w:ilvl="5" w:tplc="0413001B">
      <w:start w:val="1"/>
      <w:numFmt w:val="lowerRoman"/>
      <w:lvlText w:val="%6."/>
      <w:lvlJc w:val="right"/>
      <w:pPr>
        <w:ind w:left="4320" w:hanging="180"/>
      </w:pPr>
    </w:lvl>
    <w:lvl w:ilvl="6" w:tplc="0413000F">
      <w:start w:val="1"/>
      <w:numFmt w:val="decimal"/>
      <w:lvlText w:val="%7."/>
      <w:lvlJc w:val="left"/>
      <w:pPr>
        <w:ind w:left="5040" w:hanging="360"/>
      </w:pPr>
    </w:lvl>
    <w:lvl w:ilvl="7" w:tplc="04130019">
      <w:start w:val="1"/>
      <w:numFmt w:val="lowerLetter"/>
      <w:lvlText w:val="%8."/>
      <w:lvlJc w:val="left"/>
      <w:pPr>
        <w:ind w:left="5760" w:hanging="360"/>
      </w:pPr>
    </w:lvl>
    <w:lvl w:ilvl="8" w:tplc="0413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A2313C"/>
    <w:multiLevelType w:val="hybridMultilevel"/>
    <w:tmpl w:val="3828D4E2"/>
    <w:lvl w:ilvl="0" w:tplc="7ABCDEE2">
      <w:start w:val="4"/>
      <w:numFmt w:val="decimal"/>
      <w:lvlText w:val="%1."/>
      <w:lvlJc w:val="left"/>
      <w:pPr>
        <w:ind w:left="720" w:hanging="360"/>
      </w:pPr>
      <w:rPr>
        <w:rFonts w:eastAsia="Times New Roman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2D63F9"/>
    <w:multiLevelType w:val="multilevel"/>
    <w:tmpl w:val="4B463A2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0" w15:restartNumberingAfterBreak="0">
    <w:nsid w:val="48FB7CF6"/>
    <w:multiLevelType w:val="hybridMultilevel"/>
    <w:tmpl w:val="641C064E"/>
    <w:lvl w:ilvl="0" w:tplc="0413000F">
      <w:start w:val="1"/>
      <w:numFmt w:val="decimal"/>
      <w:lvlText w:val="%1."/>
      <w:lvlJc w:val="left"/>
      <w:pPr>
        <w:ind w:left="1080" w:hanging="360"/>
      </w:p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49A863D6"/>
    <w:multiLevelType w:val="hybridMultilevel"/>
    <w:tmpl w:val="89667040"/>
    <w:lvl w:ilvl="0" w:tplc="571AF7BA">
      <w:start w:val="145"/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F">
      <w:start w:val="1"/>
      <w:numFmt w:val="decimal"/>
      <w:lvlText w:val="%3."/>
      <w:lvlJc w:val="left"/>
      <w:pPr>
        <w:ind w:left="2160" w:hanging="360"/>
      </w:p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C202D0A"/>
    <w:multiLevelType w:val="hybridMultilevel"/>
    <w:tmpl w:val="52AAB16E"/>
    <w:lvl w:ilvl="0" w:tplc="C5A25780">
      <w:start w:val="3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DF575B4"/>
    <w:multiLevelType w:val="hybridMultilevel"/>
    <w:tmpl w:val="335235F0"/>
    <w:lvl w:ilvl="0" w:tplc="0413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525D76B3"/>
    <w:multiLevelType w:val="hybridMultilevel"/>
    <w:tmpl w:val="267CB01A"/>
    <w:lvl w:ilvl="0" w:tplc="22100ED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A112C5"/>
    <w:multiLevelType w:val="hybridMultilevel"/>
    <w:tmpl w:val="407AE2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553F41"/>
    <w:multiLevelType w:val="hybridMultilevel"/>
    <w:tmpl w:val="53D6BBF2"/>
    <w:lvl w:ilvl="0" w:tplc="0413000F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56FC3E42"/>
    <w:multiLevelType w:val="multilevel"/>
    <w:tmpl w:val="62E687E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8" w15:restartNumberingAfterBreak="0">
    <w:nsid w:val="574A6B34"/>
    <w:multiLevelType w:val="hybridMultilevel"/>
    <w:tmpl w:val="08980D92"/>
    <w:lvl w:ilvl="0" w:tplc="CCB274C0">
      <w:numFmt w:val="bullet"/>
      <w:lvlText w:val="-"/>
      <w:lvlJc w:val="left"/>
      <w:pPr>
        <w:ind w:left="1080" w:hanging="360"/>
      </w:pPr>
      <w:rPr>
        <w:rFonts w:ascii="Arial" w:eastAsia="SimSu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5D9D0EFE"/>
    <w:multiLevelType w:val="hybridMultilevel"/>
    <w:tmpl w:val="AC224802"/>
    <w:lvl w:ilvl="0" w:tplc="69520C62">
      <w:start w:val="1"/>
      <w:numFmt w:val="decimal"/>
      <w:lvlText w:val="%1."/>
      <w:lvlJc w:val="left"/>
      <w:pPr>
        <w:ind w:left="720" w:hanging="360"/>
      </w:p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>
      <w:start w:val="1"/>
      <w:numFmt w:val="lowerRoman"/>
      <w:lvlText w:val="%3."/>
      <w:lvlJc w:val="right"/>
      <w:pPr>
        <w:ind w:left="2160" w:hanging="180"/>
      </w:pPr>
    </w:lvl>
    <w:lvl w:ilvl="3" w:tplc="0413000F">
      <w:start w:val="1"/>
      <w:numFmt w:val="decimal"/>
      <w:lvlText w:val="%4."/>
      <w:lvlJc w:val="left"/>
      <w:pPr>
        <w:ind w:left="2880" w:hanging="360"/>
      </w:pPr>
    </w:lvl>
    <w:lvl w:ilvl="4" w:tplc="04130019">
      <w:start w:val="1"/>
      <w:numFmt w:val="lowerLetter"/>
      <w:lvlText w:val="%5."/>
      <w:lvlJc w:val="left"/>
      <w:pPr>
        <w:ind w:left="3600" w:hanging="360"/>
      </w:pPr>
    </w:lvl>
    <w:lvl w:ilvl="5" w:tplc="0413001B">
      <w:start w:val="1"/>
      <w:numFmt w:val="lowerRoman"/>
      <w:lvlText w:val="%6."/>
      <w:lvlJc w:val="right"/>
      <w:pPr>
        <w:ind w:left="4320" w:hanging="180"/>
      </w:pPr>
    </w:lvl>
    <w:lvl w:ilvl="6" w:tplc="0413000F">
      <w:start w:val="1"/>
      <w:numFmt w:val="decimal"/>
      <w:lvlText w:val="%7."/>
      <w:lvlJc w:val="left"/>
      <w:pPr>
        <w:ind w:left="5040" w:hanging="360"/>
      </w:pPr>
    </w:lvl>
    <w:lvl w:ilvl="7" w:tplc="04130019">
      <w:start w:val="1"/>
      <w:numFmt w:val="lowerLetter"/>
      <w:lvlText w:val="%8."/>
      <w:lvlJc w:val="left"/>
      <w:pPr>
        <w:ind w:left="5760" w:hanging="360"/>
      </w:pPr>
    </w:lvl>
    <w:lvl w:ilvl="8" w:tplc="0413001B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1043AD"/>
    <w:multiLevelType w:val="multilevel"/>
    <w:tmpl w:val="2E32916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63F3328F"/>
    <w:multiLevelType w:val="hybridMultilevel"/>
    <w:tmpl w:val="CC0EED86"/>
    <w:lvl w:ilvl="0" w:tplc="0413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32" w15:restartNumberingAfterBreak="0">
    <w:nsid w:val="641F5561"/>
    <w:multiLevelType w:val="hybridMultilevel"/>
    <w:tmpl w:val="49AE2F9E"/>
    <w:lvl w:ilvl="0" w:tplc="A3C2B152">
      <w:start w:val="1"/>
      <w:numFmt w:val="decimal"/>
      <w:lvlText w:val="%1."/>
      <w:lvlJc w:val="left"/>
      <w:pPr>
        <w:ind w:left="1080" w:hanging="72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5857DB9"/>
    <w:multiLevelType w:val="hybridMultilevel"/>
    <w:tmpl w:val="CD165982"/>
    <w:lvl w:ilvl="0" w:tplc="B2F26624">
      <w:start w:val="1"/>
      <w:numFmt w:val="decimal"/>
      <w:lvlText w:val="%1."/>
      <w:lvlJc w:val="left"/>
      <w:pPr>
        <w:ind w:left="1080" w:hanging="72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53F3362"/>
    <w:multiLevelType w:val="hybridMultilevel"/>
    <w:tmpl w:val="CAAA66C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B451E"/>
    <w:multiLevelType w:val="hybridMultilevel"/>
    <w:tmpl w:val="574EA9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782229"/>
    <w:multiLevelType w:val="hybridMultilevel"/>
    <w:tmpl w:val="06A062AA"/>
    <w:lvl w:ilvl="0" w:tplc="0413000F">
      <w:start w:val="1"/>
      <w:numFmt w:val="decimal"/>
      <w:lvlText w:val="%1."/>
      <w:lvlJc w:val="left"/>
      <w:pPr>
        <w:ind w:left="784" w:hanging="360"/>
      </w:pPr>
    </w:lvl>
    <w:lvl w:ilvl="1" w:tplc="04130019" w:tentative="1">
      <w:start w:val="1"/>
      <w:numFmt w:val="lowerLetter"/>
      <w:lvlText w:val="%2."/>
      <w:lvlJc w:val="left"/>
      <w:pPr>
        <w:ind w:left="1504" w:hanging="360"/>
      </w:pPr>
    </w:lvl>
    <w:lvl w:ilvl="2" w:tplc="0413001B" w:tentative="1">
      <w:start w:val="1"/>
      <w:numFmt w:val="lowerRoman"/>
      <w:lvlText w:val="%3."/>
      <w:lvlJc w:val="right"/>
      <w:pPr>
        <w:ind w:left="2224" w:hanging="180"/>
      </w:pPr>
    </w:lvl>
    <w:lvl w:ilvl="3" w:tplc="0413000F" w:tentative="1">
      <w:start w:val="1"/>
      <w:numFmt w:val="decimal"/>
      <w:lvlText w:val="%4."/>
      <w:lvlJc w:val="left"/>
      <w:pPr>
        <w:ind w:left="2944" w:hanging="360"/>
      </w:pPr>
    </w:lvl>
    <w:lvl w:ilvl="4" w:tplc="04130019" w:tentative="1">
      <w:start w:val="1"/>
      <w:numFmt w:val="lowerLetter"/>
      <w:lvlText w:val="%5."/>
      <w:lvlJc w:val="left"/>
      <w:pPr>
        <w:ind w:left="3664" w:hanging="360"/>
      </w:pPr>
    </w:lvl>
    <w:lvl w:ilvl="5" w:tplc="0413001B" w:tentative="1">
      <w:start w:val="1"/>
      <w:numFmt w:val="lowerRoman"/>
      <w:lvlText w:val="%6."/>
      <w:lvlJc w:val="right"/>
      <w:pPr>
        <w:ind w:left="4384" w:hanging="180"/>
      </w:pPr>
    </w:lvl>
    <w:lvl w:ilvl="6" w:tplc="0413000F" w:tentative="1">
      <w:start w:val="1"/>
      <w:numFmt w:val="decimal"/>
      <w:lvlText w:val="%7."/>
      <w:lvlJc w:val="left"/>
      <w:pPr>
        <w:ind w:left="5104" w:hanging="360"/>
      </w:pPr>
    </w:lvl>
    <w:lvl w:ilvl="7" w:tplc="04130019" w:tentative="1">
      <w:start w:val="1"/>
      <w:numFmt w:val="lowerLetter"/>
      <w:lvlText w:val="%8."/>
      <w:lvlJc w:val="left"/>
      <w:pPr>
        <w:ind w:left="5824" w:hanging="360"/>
      </w:pPr>
    </w:lvl>
    <w:lvl w:ilvl="8" w:tplc="0413001B" w:tentative="1">
      <w:start w:val="1"/>
      <w:numFmt w:val="lowerRoman"/>
      <w:lvlText w:val="%9."/>
      <w:lvlJc w:val="right"/>
      <w:pPr>
        <w:ind w:left="6544" w:hanging="180"/>
      </w:pPr>
    </w:lvl>
  </w:abstractNum>
  <w:num w:numId="1">
    <w:abstractNumId w:val="0"/>
  </w:num>
  <w:num w:numId="2">
    <w:abstractNumId w:val="2"/>
  </w:num>
  <w:num w:numId="3">
    <w:abstractNumId w:val="28"/>
  </w:num>
  <w:num w:numId="4">
    <w:abstractNumId w:val="8"/>
  </w:num>
  <w:num w:numId="5">
    <w:abstractNumId w:val="19"/>
  </w:num>
  <w:num w:numId="6">
    <w:abstractNumId w:val="35"/>
  </w:num>
  <w:num w:numId="7">
    <w:abstractNumId w:val="5"/>
  </w:num>
  <w:num w:numId="8">
    <w:abstractNumId w:val="26"/>
  </w:num>
  <w:num w:numId="9">
    <w:abstractNumId w:val="11"/>
  </w:num>
  <w:num w:numId="10">
    <w:abstractNumId w:val="30"/>
  </w:num>
  <w:num w:numId="11">
    <w:abstractNumId w:val="23"/>
  </w:num>
  <w:num w:numId="12">
    <w:abstractNumId w:val="24"/>
  </w:num>
  <w:num w:numId="13">
    <w:abstractNumId w:val="3"/>
  </w:num>
  <w:num w:numId="14">
    <w:abstractNumId w:val="31"/>
  </w:num>
  <w:num w:numId="15">
    <w:abstractNumId w:val="4"/>
  </w:num>
  <w:num w:numId="16">
    <w:abstractNumId w:val="22"/>
  </w:num>
  <w:num w:numId="17">
    <w:abstractNumId w:val="15"/>
  </w:num>
  <w:num w:numId="18">
    <w:abstractNumId w:val="18"/>
  </w:num>
  <w:num w:numId="19">
    <w:abstractNumId w:val="6"/>
  </w:num>
  <w:num w:numId="20">
    <w:abstractNumId w:val="33"/>
  </w:num>
  <w:num w:numId="21">
    <w:abstractNumId w:val="32"/>
  </w:num>
  <w:num w:numId="22">
    <w:abstractNumId w:val="10"/>
  </w:num>
  <w:num w:numId="23">
    <w:abstractNumId w:val="36"/>
  </w:num>
  <w:num w:numId="24">
    <w:abstractNumId w:val="16"/>
  </w:num>
  <w:num w:numId="25">
    <w:abstractNumId w:val="20"/>
  </w:num>
  <w:num w:numId="26">
    <w:abstractNumId w:val="9"/>
  </w:num>
  <w:num w:numId="27">
    <w:abstractNumId w:val="1"/>
  </w:num>
  <w:num w:numId="28">
    <w:abstractNumId w:val="25"/>
  </w:num>
  <w:num w:numId="29">
    <w:abstractNumId w:val="14"/>
  </w:num>
  <w:num w:numId="30">
    <w:abstractNumId w:val="12"/>
  </w:num>
  <w:num w:numId="31">
    <w:abstractNumId w:val="34"/>
  </w:num>
  <w:num w:numId="32">
    <w:abstractNumId w:val="13"/>
  </w:num>
  <w:num w:numId="33">
    <w:abstractNumId w:val="27"/>
  </w:num>
  <w:num w:numId="34">
    <w:abstractNumId w:val="7"/>
  </w:num>
  <w:num w:numId="35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21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xe0tea8dxdvhed5ftvf2xwx9z0aprwzfpe&quot;&gt;12_04_2017 My EndNote Library DEF surfdrive-Saved Copy&lt;record-ids&gt;&lt;item&gt;319&lt;/item&gt;&lt;item&gt;1048&lt;/item&gt;&lt;item&gt;1173&lt;/item&gt;&lt;/record-ids&gt;&lt;/item&gt;&lt;/Libraries&gt;"/>
  </w:docVars>
  <w:rsids>
    <w:rsidRoot w:val="003C3527"/>
    <w:rsid w:val="00000FD9"/>
    <w:rsid w:val="000102FA"/>
    <w:rsid w:val="00010348"/>
    <w:rsid w:val="00010886"/>
    <w:rsid w:val="000124E4"/>
    <w:rsid w:val="00014164"/>
    <w:rsid w:val="000142EF"/>
    <w:rsid w:val="00014C5C"/>
    <w:rsid w:val="00017414"/>
    <w:rsid w:val="0002162B"/>
    <w:rsid w:val="000249CB"/>
    <w:rsid w:val="00027917"/>
    <w:rsid w:val="00030F71"/>
    <w:rsid w:val="00040361"/>
    <w:rsid w:val="00041F07"/>
    <w:rsid w:val="0004676B"/>
    <w:rsid w:val="0005245C"/>
    <w:rsid w:val="00054C7D"/>
    <w:rsid w:val="000551EB"/>
    <w:rsid w:val="00057542"/>
    <w:rsid w:val="00057D9B"/>
    <w:rsid w:val="000638C6"/>
    <w:rsid w:val="00063E05"/>
    <w:rsid w:val="00065D28"/>
    <w:rsid w:val="000715A8"/>
    <w:rsid w:val="0007340E"/>
    <w:rsid w:val="00081660"/>
    <w:rsid w:val="00085E9D"/>
    <w:rsid w:val="000902A3"/>
    <w:rsid w:val="00091A87"/>
    <w:rsid w:val="0009262C"/>
    <w:rsid w:val="00093D49"/>
    <w:rsid w:val="00093EE2"/>
    <w:rsid w:val="000A0256"/>
    <w:rsid w:val="000A1157"/>
    <w:rsid w:val="000A1FA3"/>
    <w:rsid w:val="000A5EB8"/>
    <w:rsid w:val="000B1FA9"/>
    <w:rsid w:val="000B2AAB"/>
    <w:rsid w:val="000B3D43"/>
    <w:rsid w:val="000B587D"/>
    <w:rsid w:val="000C0918"/>
    <w:rsid w:val="000C22D5"/>
    <w:rsid w:val="000C3B01"/>
    <w:rsid w:val="000C3B2D"/>
    <w:rsid w:val="000D7BE5"/>
    <w:rsid w:val="000E7DF4"/>
    <w:rsid w:val="000E7ED0"/>
    <w:rsid w:val="000F23E6"/>
    <w:rsid w:val="000F31CE"/>
    <w:rsid w:val="000F4F34"/>
    <w:rsid w:val="000F573D"/>
    <w:rsid w:val="000F74A5"/>
    <w:rsid w:val="00105201"/>
    <w:rsid w:val="00110AB4"/>
    <w:rsid w:val="00110D85"/>
    <w:rsid w:val="001161D1"/>
    <w:rsid w:val="00117DD4"/>
    <w:rsid w:val="001200AA"/>
    <w:rsid w:val="001201DD"/>
    <w:rsid w:val="00121630"/>
    <w:rsid w:val="0012387A"/>
    <w:rsid w:val="00123B5C"/>
    <w:rsid w:val="00126303"/>
    <w:rsid w:val="00126ECE"/>
    <w:rsid w:val="001317E2"/>
    <w:rsid w:val="00133E98"/>
    <w:rsid w:val="00140875"/>
    <w:rsid w:val="00140998"/>
    <w:rsid w:val="00140BD8"/>
    <w:rsid w:val="00141CBC"/>
    <w:rsid w:val="001440AD"/>
    <w:rsid w:val="0017091E"/>
    <w:rsid w:val="00172D49"/>
    <w:rsid w:val="001742AD"/>
    <w:rsid w:val="00175669"/>
    <w:rsid w:val="001809D4"/>
    <w:rsid w:val="0018189E"/>
    <w:rsid w:val="00183373"/>
    <w:rsid w:val="00186205"/>
    <w:rsid w:val="0018638D"/>
    <w:rsid w:val="00187C79"/>
    <w:rsid w:val="00187DD1"/>
    <w:rsid w:val="00191FAE"/>
    <w:rsid w:val="00193729"/>
    <w:rsid w:val="00194859"/>
    <w:rsid w:val="001A1536"/>
    <w:rsid w:val="001A3762"/>
    <w:rsid w:val="001B0E11"/>
    <w:rsid w:val="001B2115"/>
    <w:rsid w:val="001B269E"/>
    <w:rsid w:val="001C00C6"/>
    <w:rsid w:val="001C29B0"/>
    <w:rsid w:val="001C3ED0"/>
    <w:rsid w:val="001C4CFE"/>
    <w:rsid w:val="001C61E7"/>
    <w:rsid w:val="001D29BA"/>
    <w:rsid w:val="001D5B87"/>
    <w:rsid w:val="001E2D0D"/>
    <w:rsid w:val="001E5B0B"/>
    <w:rsid w:val="001F1833"/>
    <w:rsid w:val="001F3624"/>
    <w:rsid w:val="001F4F55"/>
    <w:rsid w:val="001F52F2"/>
    <w:rsid w:val="001F5F35"/>
    <w:rsid w:val="0020122A"/>
    <w:rsid w:val="00201E84"/>
    <w:rsid w:val="002072BF"/>
    <w:rsid w:val="00210B71"/>
    <w:rsid w:val="0021105F"/>
    <w:rsid w:val="002114E9"/>
    <w:rsid w:val="002125BC"/>
    <w:rsid w:val="00216C3D"/>
    <w:rsid w:val="0022305D"/>
    <w:rsid w:val="00231B3D"/>
    <w:rsid w:val="00232170"/>
    <w:rsid w:val="002333AF"/>
    <w:rsid w:val="002353E5"/>
    <w:rsid w:val="00241B4A"/>
    <w:rsid w:val="00244571"/>
    <w:rsid w:val="00250B3A"/>
    <w:rsid w:val="0025200F"/>
    <w:rsid w:val="0025256A"/>
    <w:rsid w:val="00252AE1"/>
    <w:rsid w:val="00252CB1"/>
    <w:rsid w:val="00257D18"/>
    <w:rsid w:val="002639B7"/>
    <w:rsid w:val="002711FA"/>
    <w:rsid w:val="00272B89"/>
    <w:rsid w:val="00272DCB"/>
    <w:rsid w:val="002751C5"/>
    <w:rsid w:val="0027550C"/>
    <w:rsid w:val="00275614"/>
    <w:rsid w:val="00276B72"/>
    <w:rsid w:val="00283FBF"/>
    <w:rsid w:val="00286562"/>
    <w:rsid w:val="002865A3"/>
    <w:rsid w:val="00287A02"/>
    <w:rsid w:val="002902AF"/>
    <w:rsid w:val="00291A72"/>
    <w:rsid w:val="00297B37"/>
    <w:rsid w:val="002A02DB"/>
    <w:rsid w:val="002A1186"/>
    <w:rsid w:val="002A3AC4"/>
    <w:rsid w:val="002A5B5A"/>
    <w:rsid w:val="002B0465"/>
    <w:rsid w:val="002B1323"/>
    <w:rsid w:val="002B1A34"/>
    <w:rsid w:val="002B5F7A"/>
    <w:rsid w:val="002B61E7"/>
    <w:rsid w:val="002C1BC9"/>
    <w:rsid w:val="002C4BFA"/>
    <w:rsid w:val="002D544B"/>
    <w:rsid w:val="002D70FC"/>
    <w:rsid w:val="002E05B3"/>
    <w:rsid w:val="002E10B0"/>
    <w:rsid w:val="002F25B2"/>
    <w:rsid w:val="002F3A63"/>
    <w:rsid w:val="002F57C5"/>
    <w:rsid w:val="003014A8"/>
    <w:rsid w:val="00301696"/>
    <w:rsid w:val="003020A6"/>
    <w:rsid w:val="003023DC"/>
    <w:rsid w:val="00303FE9"/>
    <w:rsid w:val="0030413B"/>
    <w:rsid w:val="003112B4"/>
    <w:rsid w:val="00314BC1"/>
    <w:rsid w:val="003156D6"/>
    <w:rsid w:val="00317D30"/>
    <w:rsid w:val="003207AB"/>
    <w:rsid w:val="003208AA"/>
    <w:rsid w:val="003228BF"/>
    <w:rsid w:val="00332613"/>
    <w:rsid w:val="0033587C"/>
    <w:rsid w:val="00335AB9"/>
    <w:rsid w:val="00337AC8"/>
    <w:rsid w:val="00341B16"/>
    <w:rsid w:val="00343538"/>
    <w:rsid w:val="00353348"/>
    <w:rsid w:val="00357C37"/>
    <w:rsid w:val="003658BE"/>
    <w:rsid w:val="00370705"/>
    <w:rsid w:val="00384F41"/>
    <w:rsid w:val="003869F6"/>
    <w:rsid w:val="003902DF"/>
    <w:rsid w:val="003909CA"/>
    <w:rsid w:val="00396287"/>
    <w:rsid w:val="003A280B"/>
    <w:rsid w:val="003A38CF"/>
    <w:rsid w:val="003A7EDA"/>
    <w:rsid w:val="003B0F63"/>
    <w:rsid w:val="003B43BD"/>
    <w:rsid w:val="003B5477"/>
    <w:rsid w:val="003B63AF"/>
    <w:rsid w:val="003B6DCC"/>
    <w:rsid w:val="003C001A"/>
    <w:rsid w:val="003C12D3"/>
    <w:rsid w:val="003C26B7"/>
    <w:rsid w:val="003C3527"/>
    <w:rsid w:val="003C4CFE"/>
    <w:rsid w:val="003D0D59"/>
    <w:rsid w:val="003D1434"/>
    <w:rsid w:val="003D5117"/>
    <w:rsid w:val="003D7193"/>
    <w:rsid w:val="003E17A0"/>
    <w:rsid w:val="003E4D66"/>
    <w:rsid w:val="003E6A23"/>
    <w:rsid w:val="003F7586"/>
    <w:rsid w:val="00400D01"/>
    <w:rsid w:val="00400F0C"/>
    <w:rsid w:val="00402B5C"/>
    <w:rsid w:val="00406494"/>
    <w:rsid w:val="00411A02"/>
    <w:rsid w:val="00413632"/>
    <w:rsid w:val="00417282"/>
    <w:rsid w:val="00423989"/>
    <w:rsid w:val="00423A08"/>
    <w:rsid w:val="00423ADB"/>
    <w:rsid w:val="004308F3"/>
    <w:rsid w:val="00434986"/>
    <w:rsid w:val="00434B2B"/>
    <w:rsid w:val="00435A11"/>
    <w:rsid w:val="004365F9"/>
    <w:rsid w:val="00436A97"/>
    <w:rsid w:val="00442CDB"/>
    <w:rsid w:val="004443BC"/>
    <w:rsid w:val="00445E28"/>
    <w:rsid w:val="00447F41"/>
    <w:rsid w:val="00457039"/>
    <w:rsid w:val="00457535"/>
    <w:rsid w:val="004611BC"/>
    <w:rsid w:val="0046136D"/>
    <w:rsid w:val="00471F29"/>
    <w:rsid w:val="00475A18"/>
    <w:rsid w:val="00477649"/>
    <w:rsid w:val="00481EE7"/>
    <w:rsid w:val="00490E7D"/>
    <w:rsid w:val="00496CBF"/>
    <w:rsid w:val="00497A19"/>
    <w:rsid w:val="004A094C"/>
    <w:rsid w:val="004A15D9"/>
    <w:rsid w:val="004B2AFD"/>
    <w:rsid w:val="004B2DD4"/>
    <w:rsid w:val="004C0046"/>
    <w:rsid w:val="004C011B"/>
    <w:rsid w:val="004C0520"/>
    <w:rsid w:val="004C1155"/>
    <w:rsid w:val="004C28C8"/>
    <w:rsid w:val="004C4244"/>
    <w:rsid w:val="004C52DC"/>
    <w:rsid w:val="004C5E1F"/>
    <w:rsid w:val="004C7E63"/>
    <w:rsid w:val="004D029E"/>
    <w:rsid w:val="004D0CD1"/>
    <w:rsid w:val="004D2066"/>
    <w:rsid w:val="004E0C2C"/>
    <w:rsid w:val="004E24EC"/>
    <w:rsid w:val="004F2CAE"/>
    <w:rsid w:val="004F51DF"/>
    <w:rsid w:val="004F6273"/>
    <w:rsid w:val="0051298B"/>
    <w:rsid w:val="00512D5F"/>
    <w:rsid w:val="00514657"/>
    <w:rsid w:val="00515181"/>
    <w:rsid w:val="005215BD"/>
    <w:rsid w:val="005219CD"/>
    <w:rsid w:val="00525BF5"/>
    <w:rsid w:val="00536414"/>
    <w:rsid w:val="00537040"/>
    <w:rsid w:val="0053730A"/>
    <w:rsid w:val="00541363"/>
    <w:rsid w:val="00542C65"/>
    <w:rsid w:val="00544EF6"/>
    <w:rsid w:val="00545B87"/>
    <w:rsid w:val="00556B1B"/>
    <w:rsid w:val="005620E0"/>
    <w:rsid w:val="00567E5B"/>
    <w:rsid w:val="005701C8"/>
    <w:rsid w:val="00577AFB"/>
    <w:rsid w:val="005815B3"/>
    <w:rsid w:val="00581F39"/>
    <w:rsid w:val="00582B1D"/>
    <w:rsid w:val="00585A22"/>
    <w:rsid w:val="005871D7"/>
    <w:rsid w:val="00591CEC"/>
    <w:rsid w:val="005A7AA4"/>
    <w:rsid w:val="005B2614"/>
    <w:rsid w:val="005B5A28"/>
    <w:rsid w:val="005C1A6B"/>
    <w:rsid w:val="005C7906"/>
    <w:rsid w:val="005E3D65"/>
    <w:rsid w:val="005E40D9"/>
    <w:rsid w:val="005F21F5"/>
    <w:rsid w:val="005F2318"/>
    <w:rsid w:val="005F775C"/>
    <w:rsid w:val="006053E9"/>
    <w:rsid w:val="00606A69"/>
    <w:rsid w:val="00606B31"/>
    <w:rsid w:val="00606C9C"/>
    <w:rsid w:val="006133E8"/>
    <w:rsid w:val="00615ACD"/>
    <w:rsid w:val="006201C5"/>
    <w:rsid w:val="006214E8"/>
    <w:rsid w:val="00621C40"/>
    <w:rsid w:val="0062681C"/>
    <w:rsid w:val="00634151"/>
    <w:rsid w:val="006362AE"/>
    <w:rsid w:val="006368C1"/>
    <w:rsid w:val="00636D6D"/>
    <w:rsid w:val="006442FF"/>
    <w:rsid w:val="006445CD"/>
    <w:rsid w:val="00645EA4"/>
    <w:rsid w:val="00646201"/>
    <w:rsid w:val="00651689"/>
    <w:rsid w:val="006551B4"/>
    <w:rsid w:val="0065588B"/>
    <w:rsid w:val="00660AA6"/>
    <w:rsid w:val="006632D3"/>
    <w:rsid w:val="006665F0"/>
    <w:rsid w:val="006745A8"/>
    <w:rsid w:val="00676E93"/>
    <w:rsid w:val="00682B0D"/>
    <w:rsid w:val="006834AC"/>
    <w:rsid w:val="00684E03"/>
    <w:rsid w:val="00684E47"/>
    <w:rsid w:val="00686B6F"/>
    <w:rsid w:val="00687503"/>
    <w:rsid w:val="00690653"/>
    <w:rsid w:val="00690F4C"/>
    <w:rsid w:val="00692702"/>
    <w:rsid w:val="006932A2"/>
    <w:rsid w:val="0069397E"/>
    <w:rsid w:val="00693DCA"/>
    <w:rsid w:val="0069685E"/>
    <w:rsid w:val="00697E7D"/>
    <w:rsid w:val="006A2939"/>
    <w:rsid w:val="006A30B3"/>
    <w:rsid w:val="006A3557"/>
    <w:rsid w:val="006B0DC9"/>
    <w:rsid w:val="006B41B0"/>
    <w:rsid w:val="006C0672"/>
    <w:rsid w:val="006C176E"/>
    <w:rsid w:val="006C36D7"/>
    <w:rsid w:val="006C64AC"/>
    <w:rsid w:val="006D12BB"/>
    <w:rsid w:val="006E03A8"/>
    <w:rsid w:val="006E0825"/>
    <w:rsid w:val="006E2036"/>
    <w:rsid w:val="006E7FAC"/>
    <w:rsid w:val="006F3A51"/>
    <w:rsid w:val="00704CF8"/>
    <w:rsid w:val="00705F70"/>
    <w:rsid w:val="00707331"/>
    <w:rsid w:val="00720D1F"/>
    <w:rsid w:val="00730814"/>
    <w:rsid w:val="0073488B"/>
    <w:rsid w:val="00736548"/>
    <w:rsid w:val="0074514D"/>
    <w:rsid w:val="00745A29"/>
    <w:rsid w:val="00752A2B"/>
    <w:rsid w:val="00753A0A"/>
    <w:rsid w:val="00757A4F"/>
    <w:rsid w:val="00757DD8"/>
    <w:rsid w:val="00762819"/>
    <w:rsid w:val="00763BCA"/>
    <w:rsid w:val="00766DA2"/>
    <w:rsid w:val="00767A24"/>
    <w:rsid w:val="00770C81"/>
    <w:rsid w:val="00770F77"/>
    <w:rsid w:val="007721D3"/>
    <w:rsid w:val="007729B6"/>
    <w:rsid w:val="007732CB"/>
    <w:rsid w:val="0077517D"/>
    <w:rsid w:val="007757A4"/>
    <w:rsid w:val="00776F60"/>
    <w:rsid w:val="007807B9"/>
    <w:rsid w:val="0078260F"/>
    <w:rsid w:val="00782811"/>
    <w:rsid w:val="007834E1"/>
    <w:rsid w:val="007847AA"/>
    <w:rsid w:val="00787CE9"/>
    <w:rsid w:val="00791BDF"/>
    <w:rsid w:val="0079271D"/>
    <w:rsid w:val="00793B3F"/>
    <w:rsid w:val="00795FE3"/>
    <w:rsid w:val="007A223A"/>
    <w:rsid w:val="007A4C61"/>
    <w:rsid w:val="007A59C1"/>
    <w:rsid w:val="007B4934"/>
    <w:rsid w:val="007B529A"/>
    <w:rsid w:val="007C0085"/>
    <w:rsid w:val="007C0895"/>
    <w:rsid w:val="007C0DEB"/>
    <w:rsid w:val="007C204F"/>
    <w:rsid w:val="007C3200"/>
    <w:rsid w:val="007C6127"/>
    <w:rsid w:val="007D171F"/>
    <w:rsid w:val="007D2592"/>
    <w:rsid w:val="007D2FB8"/>
    <w:rsid w:val="007E1C9B"/>
    <w:rsid w:val="007E4C19"/>
    <w:rsid w:val="007F0F23"/>
    <w:rsid w:val="007F12DF"/>
    <w:rsid w:val="00802279"/>
    <w:rsid w:val="0080451F"/>
    <w:rsid w:val="008143AA"/>
    <w:rsid w:val="008166CF"/>
    <w:rsid w:val="0082180E"/>
    <w:rsid w:val="0082369F"/>
    <w:rsid w:val="00823AD0"/>
    <w:rsid w:val="008256DD"/>
    <w:rsid w:val="00825CE9"/>
    <w:rsid w:val="008312A5"/>
    <w:rsid w:val="00831E08"/>
    <w:rsid w:val="008402D1"/>
    <w:rsid w:val="0084039C"/>
    <w:rsid w:val="00842903"/>
    <w:rsid w:val="0085356E"/>
    <w:rsid w:val="00853CAC"/>
    <w:rsid w:val="00856642"/>
    <w:rsid w:val="00862BAF"/>
    <w:rsid w:val="0086472B"/>
    <w:rsid w:val="008647FB"/>
    <w:rsid w:val="00865432"/>
    <w:rsid w:val="00867582"/>
    <w:rsid w:val="0087405D"/>
    <w:rsid w:val="00874F3E"/>
    <w:rsid w:val="0088062E"/>
    <w:rsid w:val="00881D08"/>
    <w:rsid w:val="00882E0E"/>
    <w:rsid w:val="00883850"/>
    <w:rsid w:val="00885595"/>
    <w:rsid w:val="00890174"/>
    <w:rsid w:val="0089373C"/>
    <w:rsid w:val="008A468A"/>
    <w:rsid w:val="008B1A46"/>
    <w:rsid w:val="008B4CA0"/>
    <w:rsid w:val="008C0103"/>
    <w:rsid w:val="008C0DB2"/>
    <w:rsid w:val="008C1809"/>
    <w:rsid w:val="008C2478"/>
    <w:rsid w:val="008C3D83"/>
    <w:rsid w:val="008D2516"/>
    <w:rsid w:val="008E00CE"/>
    <w:rsid w:val="008E1819"/>
    <w:rsid w:val="008F4B96"/>
    <w:rsid w:val="0090141C"/>
    <w:rsid w:val="00905957"/>
    <w:rsid w:val="00907EC2"/>
    <w:rsid w:val="00917BD5"/>
    <w:rsid w:val="00920A42"/>
    <w:rsid w:val="0092304F"/>
    <w:rsid w:val="0092395B"/>
    <w:rsid w:val="0092544D"/>
    <w:rsid w:val="0093027F"/>
    <w:rsid w:val="00930640"/>
    <w:rsid w:val="009319A4"/>
    <w:rsid w:val="00935C31"/>
    <w:rsid w:val="00940535"/>
    <w:rsid w:val="0094245E"/>
    <w:rsid w:val="009445DF"/>
    <w:rsid w:val="00944651"/>
    <w:rsid w:val="00947C6A"/>
    <w:rsid w:val="0095102C"/>
    <w:rsid w:val="00955FB6"/>
    <w:rsid w:val="00957C59"/>
    <w:rsid w:val="009673CD"/>
    <w:rsid w:val="00972645"/>
    <w:rsid w:val="00973901"/>
    <w:rsid w:val="0097467E"/>
    <w:rsid w:val="00976917"/>
    <w:rsid w:val="00977941"/>
    <w:rsid w:val="009804D4"/>
    <w:rsid w:val="00986518"/>
    <w:rsid w:val="00990537"/>
    <w:rsid w:val="009929F3"/>
    <w:rsid w:val="00992FB2"/>
    <w:rsid w:val="00993572"/>
    <w:rsid w:val="009959DE"/>
    <w:rsid w:val="009961D8"/>
    <w:rsid w:val="009A36E5"/>
    <w:rsid w:val="009B1AFD"/>
    <w:rsid w:val="009C2466"/>
    <w:rsid w:val="009C3071"/>
    <w:rsid w:val="009C3271"/>
    <w:rsid w:val="009D1DC5"/>
    <w:rsid w:val="009E075D"/>
    <w:rsid w:val="009E18D8"/>
    <w:rsid w:val="009E3086"/>
    <w:rsid w:val="009E6BA5"/>
    <w:rsid w:val="009E7403"/>
    <w:rsid w:val="009F686A"/>
    <w:rsid w:val="00A01848"/>
    <w:rsid w:val="00A024E2"/>
    <w:rsid w:val="00A04B77"/>
    <w:rsid w:val="00A05F07"/>
    <w:rsid w:val="00A12332"/>
    <w:rsid w:val="00A12FA7"/>
    <w:rsid w:val="00A170EF"/>
    <w:rsid w:val="00A1795A"/>
    <w:rsid w:val="00A2414F"/>
    <w:rsid w:val="00A24227"/>
    <w:rsid w:val="00A27B1A"/>
    <w:rsid w:val="00A314C2"/>
    <w:rsid w:val="00A35AA5"/>
    <w:rsid w:val="00A36E5C"/>
    <w:rsid w:val="00A411B5"/>
    <w:rsid w:val="00A41EF9"/>
    <w:rsid w:val="00A462F0"/>
    <w:rsid w:val="00A505D8"/>
    <w:rsid w:val="00A539F2"/>
    <w:rsid w:val="00A623FF"/>
    <w:rsid w:val="00A62A76"/>
    <w:rsid w:val="00A63ECB"/>
    <w:rsid w:val="00A65317"/>
    <w:rsid w:val="00A66677"/>
    <w:rsid w:val="00A66925"/>
    <w:rsid w:val="00A67F96"/>
    <w:rsid w:val="00A7384D"/>
    <w:rsid w:val="00A763B0"/>
    <w:rsid w:val="00A8286F"/>
    <w:rsid w:val="00A82D2A"/>
    <w:rsid w:val="00A834E0"/>
    <w:rsid w:val="00A85232"/>
    <w:rsid w:val="00A87BCA"/>
    <w:rsid w:val="00A917D0"/>
    <w:rsid w:val="00A93697"/>
    <w:rsid w:val="00AA2AB5"/>
    <w:rsid w:val="00AA30DB"/>
    <w:rsid w:val="00AA4ADE"/>
    <w:rsid w:val="00AB180C"/>
    <w:rsid w:val="00AB2FD3"/>
    <w:rsid w:val="00AB3ECD"/>
    <w:rsid w:val="00AB481C"/>
    <w:rsid w:val="00AB4E97"/>
    <w:rsid w:val="00AB53C5"/>
    <w:rsid w:val="00AB5907"/>
    <w:rsid w:val="00AC0623"/>
    <w:rsid w:val="00AC1173"/>
    <w:rsid w:val="00AC25BD"/>
    <w:rsid w:val="00AC58DA"/>
    <w:rsid w:val="00AD2A77"/>
    <w:rsid w:val="00AD3563"/>
    <w:rsid w:val="00AD64F4"/>
    <w:rsid w:val="00AE05B6"/>
    <w:rsid w:val="00AE0721"/>
    <w:rsid w:val="00AE288E"/>
    <w:rsid w:val="00AE49A5"/>
    <w:rsid w:val="00AE551C"/>
    <w:rsid w:val="00AE60B8"/>
    <w:rsid w:val="00AE6208"/>
    <w:rsid w:val="00AE6ED6"/>
    <w:rsid w:val="00AF172F"/>
    <w:rsid w:val="00AF2371"/>
    <w:rsid w:val="00AF2993"/>
    <w:rsid w:val="00AF2E36"/>
    <w:rsid w:val="00B00455"/>
    <w:rsid w:val="00B00F62"/>
    <w:rsid w:val="00B01255"/>
    <w:rsid w:val="00B027C7"/>
    <w:rsid w:val="00B029B2"/>
    <w:rsid w:val="00B03E23"/>
    <w:rsid w:val="00B105E7"/>
    <w:rsid w:val="00B12F87"/>
    <w:rsid w:val="00B1305A"/>
    <w:rsid w:val="00B13C0E"/>
    <w:rsid w:val="00B14BA7"/>
    <w:rsid w:val="00B170D6"/>
    <w:rsid w:val="00B327F8"/>
    <w:rsid w:val="00B378EB"/>
    <w:rsid w:val="00B402B2"/>
    <w:rsid w:val="00B45B6A"/>
    <w:rsid w:val="00B50426"/>
    <w:rsid w:val="00B525E3"/>
    <w:rsid w:val="00B5601D"/>
    <w:rsid w:val="00B56907"/>
    <w:rsid w:val="00B5709A"/>
    <w:rsid w:val="00B64FF7"/>
    <w:rsid w:val="00B65406"/>
    <w:rsid w:val="00B656C5"/>
    <w:rsid w:val="00B65CBB"/>
    <w:rsid w:val="00B65E6A"/>
    <w:rsid w:val="00B667C0"/>
    <w:rsid w:val="00B67FFE"/>
    <w:rsid w:val="00B7189F"/>
    <w:rsid w:val="00B73CF5"/>
    <w:rsid w:val="00B76E55"/>
    <w:rsid w:val="00B7700C"/>
    <w:rsid w:val="00B81AF8"/>
    <w:rsid w:val="00B850EE"/>
    <w:rsid w:val="00B87457"/>
    <w:rsid w:val="00B876A2"/>
    <w:rsid w:val="00B90FAC"/>
    <w:rsid w:val="00B91B3D"/>
    <w:rsid w:val="00B93E52"/>
    <w:rsid w:val="00B95215"/>
    <w:rsid w:val="00BA02C5"/>
    <w:rsid w:val="00BA48B5"/>
    <w:rsid w:val="00BA69F6"/>
    <w:rsid w:val="00BB18C8"/>
    <w:rsid w:val="00BB5CBA"/>
    <w:rsid w:val="00BB5F06"/>
    <w:rsid w:val="00BB6C6F"/>
    <w:rsid w:val="00BB73CF"/>
    <w:rsid w:val="00BC03D5"/>
    <w:rsid w:val="00BC1883"/>
    <w:rsid w:val="00BC3788"/>
    <w:rsid w:val="00BC7FB8"/>
    <w:rsid w:val="00BD4F0A"/>
    <w:rsid w:val="00BD77EA"/>
    <w:rsid w:val="00BE63A2"/>
    <w:rsid w:val="00BF0611"/>
    <w:rsid w:val="00BF12E8"/>
    <w:rsid w:val="00BF4BB9"/>
    <w:rsid w:val="00BF78D8"/>
    <w:rsid w:val="00C03F7A"/>
    <w:rsid w:val="00C04C1E"/>
    <w:rsid w:val="00C05284"/>
    <w:rsid w:val="00C052AE"/>
    <w:rsid w:val="00C0605E"/>
    <w:rsid w:val="00C0759F"/>
    <w:rsid w:val="00C107CA"/>
    <w:rsid w:val="00C1118D"/>
    <w:rsid w:val="00C13285"/>
    <w:rsid w:val="00C145CA"/>
    <w:rsid w:val="00C148FB"/>
    <w:rsid w:val="00C2193C"/>
    <w:rsid w:val="00C25563"/>
    <w:rsid w:val="00C2619C"/>
    <w:rsid w:val="00C34819"/>
    <w:rsid w:val="00C3769F"/>
    <w:rsid w:val="00C40681"/>
    <w:rsid w:val="00C410E2"/>
    <w:rsid w:val="00C413A2"/>
    <w:rsid w:val="00C43635"/>
    <w:rsid w:val="00C43F41"/>
    <w:rsid w:val="00C44483"/>
    <w:rsid w:val="00C50330"/>
    <w:rsid w:val="00C526CE"/>
    <w:rsid w:val="00C6164A"/>
    <w:rsid w:val="00C63411"/>
    <w:rsid w:val="00C66C2E"/>
    <w:rsid w:val="00C70B0C"/>
    <w:rsid w:val="00C744AF"/>
    <w:rsid w:val="00C77D29"/>
    <w:rsid w:val="00C77FE9"/>
    <w:rsid w:val="00C80258"/>
    <w:rsid w:val="00C803FA"/>
    <w:rsid w:val="00C831F4"/>
    <w:rsid w:val="00C8394A"/>
    <w:rsid w:val="00C83BA5"/>
    <w:rsid w:val="00C862E0"/>
    <w:rsid w:val="00C87A83"/>
    <w:rsid w:val="00C905C5"/>
    <w:rsid w:val="00C917FB"/>
    <w:rsid w:val="00C96A3B"/>
    <w:rsid w:val="00C96FD4"/>
    <w:rsid w:val="00CA0E81"/>
    <w:rsid w:val="00CA6F1B"/>
    <w:rsid w:val="00CB067B"/>
    <w:rsid w:val="00CB1278"/>
    <w:rsid w:val="00CB59B6"/>
    <w:rsid w:val="00CB630A"/>
    <w:rsid w:val="00CC6AD1"/>
    <w:rsid w:val="00CD077E"/>
    <w:rsid w:val="00CD17B1"/>
    <w:rsid w:val="00CD62D5"/>
    <w:rsid w:val="00CD6987"/>
    <w:rsid w:val="00CE06AC"/>
    <w:rsid w:val="00CE23AE"/>
    <w:rsid w:val="00CE57CA"/>
    <w:rsid w:val="00CE5B9B"/>
    <w:rsid w:val="00CE6F4B"/>
    <w:rsid w:val="00CF0303"/>
    <w:rsid w:val="00CF16FF"/>
    <w:rsid w:val="00CF442A"/>
    <w:rsid w:val="00CF4EC6"/>
    <w:rsid w:val="00D040B2"/>
    <w:rsid w:val="00D04D0E"/>
    <w:rsid w:val="00D101ED"/>
    <w:rsid w:val="00D12165"/>
    <w:rsid w:val="00D172FB"/>
    <w:rsid w:val="00D17B24"/>
    <w:rsid w:val="00D200B7"/>
    <w:rsid w:val="00D21CDE"/>
    <w:rsid w:val="00D21F46"/>
    <w:rsid w:val="00D2265E"/>
    <w:rsid w:val="00D24F07"/>
    <w:rsid w:val="00D27CDC"/>
    <w:rsid w:val="00D43EAE"/>
    <w:rsid w:val="00D4421C"/>
    <w:rsid w:val="00D463D1"/>
    <w:rsid w:val="00D46568"/>
    <w:rsid w:val="00D53728"/>
    <w:rsid w:val="00D5670F"/>
    <w:rsid w:val="00D63211"/>
    <w:rsid w:val="00D63722"/>
    <w:rsid w:val="00D642EF"/>
    <w:rsid w:val="00D66A66"/>
    <w:rsid w:val="00D716E8"/>
    <w:rsid w:val="00D742AE"/>
    <w:rsid w:val="00D81993"/>
    <w:rsid w:val="00D82397"/>
    <w:rsid w:val="00D82D32"/>
    <w:rsid w:val="00D82EFF"/>
    <w:rsid w:val="00D83990"/>
    <w:rsid w:val="00D83FE0"/>
    <w:rsid w:val="00D86988"/>
    <w:rsid w:val="00D875E5"/>
    <w:rsid w:val="00D87800"/>
    <w:rsid w:val="00D90F44"/>
    <w:rsid w:val="00D92CE8"/>
    <w:rsid w:val="00D94049"/>
    <w:rsid w:val="00D94E9E"/>
    <w:rsid w:val="00DA18BF"/>
    <w:rsid w:val="00DA55F7"/>
    <w:rsid w:val="00DA7E92"/>
    <w:rsid w:val="00DB5BBD"/>
    <w:rsid w:val="00DC5B64"/>
    <w:rsid w:val="00DC658F"/>
    <w:rsid w:val="00DD0E84"/>
    <w:rsid w:val="00DD43E6"/>
    <w:rsid w:val="00DD6592"/>
    <w:rsid w:val="00DE36E7"/>
    <w:rsid w:val="00DE44D5"/>
    <w:rsid w:val="00DE58A2"/>
    <w:rsid w:val="00DE65DE"/>
    <w:rsid w:val="00DF208F"/>
    <w:rsid w:val="00DF43E7"/>
    <w:rsid w:val="00E001D4"/>
    <w:rsid w:val="00E00709"/>
    <w:rsid w:val="00E01E4D"/>
    <w:rsid w:val="00E04D71"/>
    <w:rsid w:val="00E05BDF"/>
    <w:rsid w:val="00E07619"/>
    <w:rsid w:val="00E07AF8"/>
    <w:rsid w:val="00E10F6A"/>
    <w:rsid w:val="00E11120"/>
    <w:rsid w:val="00E11134"/>
    <w:rsid w:val="00E112DE"/>
    <w:rsid w:val="00E14185"/>
    <w:rsid w:val="00E213A5"/>
    <w:rsid w:val="00E21446"/>
    <w:rsid w:val="00E22B34"/>
    <w:rsid w:val="00E30B56"/>
    <w:rsid w:val="00E36008"/>
    <w:rsid w:val="00E369FF"/>
    <w:rsid w:val="00E37A8A"/>
    <w:rsid w:val="00E37E6E"/>
    <w:rsid w:val="00E402F1"/>
    <w:rsid w:val="00E41454"/>
    <w:rsid w:val="00E42842"/>
    <w:rsid w:val="00E437CF"/>
    <w:rsid w:val="00E5149E"/>
    <w:rsid w:val="00E5174C"/>
    <w:rsid w:val="00E52220"/>
    <w:rsid w:val="00E53E0B"/>
    <w:rsid w:val="00E56A94"/>
    <w:rsid w:val="00E600D8"/>
    <w:rsid w:val="00E60A88"/>
    <w:rsid w:val="00E60C67"/>
    <w:rsid w:val="00E63E36"/>
    <w:rsid w:val="00E67C21"/>
    <w:rsid w:val="00E71321"/>
    <w:rsid w:val="00E7160D"/>
    <w:rsid w:val="00E73650"/>
    <w:rsid w:val="00E7376F"/>
    <w:rsid w:val="00E778AD"/>
    <w:rsid w:val="00E7795D"/>
    <w:rsid w:val="00E77F40"/>
    <w:rsid w:val="00E8260C"/>
    <w:rsid w:val="00E82F5F"/>
    <w:rsid w:val="00E946FA"/>
    <w:rsid w:val="00E94E23"/>
    <w:rsid w:val="00E95CC0"/>
    <w:rsid w:val="00E9703F"/>
    <w:rsid w:val="00EA2869"/>
    <w:rsid w:val="00EA30AB"/>
    <w:rsid w:val="00EA4B6E"/>
    <w:rsid w:val="00EA5187"/>
    <w:rsid w:val="00EA6BF3"/>
    <w:rsid w:val="00EB0F41"/>
    <w:rsid w:val="00EB2E4F"/>
    <w:rsid w:val="00EB485B"/>
    <w:rsid w:val="00EB7BC7"/>
    <w:rsid w:val="00EC0035"/>
    <w:rsid w:val="00EC11ED"/>
    <w:rsid w:val="00EC2575"/>
    <w:rsid w:val="00EC5111"/>
    <w:rsid w:val="00EC55A6"/>
    <w:rsid w:val="00ED450A"/>
    <w:rsid w:val="00ED4A3D"/>
    <w:rsid w:val="00ED7A8B"/>
    <w:rsid w:val="00EE2054"/>
    <w:rsid w:val="00EE28C7"/>
    <w:rsid w:val="00EE7703"/>
    <w:rsid w:val="00EF026F"/>
    <w:rsid w:val="00EF2B8E"/>
    <w:rsid w:val="00EF5513"/>
    <w:rsid w:val="00F02E1C"/>
    <w:rsid w:val="00F0506C"/>
    <w:rsid w:val="00F059C2"/>
    <w:rsid w:val="00F074BC"/>
    <w:rsid w:val="00F07DDA"/>
    <w:rsid w:val="00F11FBA"/>
    <w:rsid w:val="00F1207A"/>
    <w:rsid w:val="00F12E85"/>
    <w:rsid w:val="00F157E1"/>
    <w:rsid w:val="00F17BF9"/>
    <w:rsid w:val="00F224B3"/>
    <w:rsid w:val="00F24605"/>
    <w:rsid w:val="00F24714"/>
    <w:rsid w:val="00F2493C"/>
    <w:rsid w:val="00F24F16"/>
    <w:rsid w:val="00F33CF5"/>
    <w:rsid w:val="00F416C6"/>
    <w:rsid w:val="00F41E01"/>
    <w:rsid w:val="00F42406"/>
    <w:rsid w:val="00F572F4"/>
    <w:rsid w:val="00F669B6"/>
    <w:rsid w:val="00F7256F"/>
    <w:rsid w:val="00F72F9E"/>
    <w:rsid w:val="00F74721"/>
    <w:rsid w:val="00F77B77"/>
    <w:rsid w:val="00F931DD"/>
    <w:rsid w:val="00F96F22"/>
    <w:rsid w:val="00F97496"/>
    <w:rsid w:val="00FA6AD5"/>
    <w:rsid w:val="00FB7500"/>
    <w:rsid w:val="00FC2223"/>
    <w:rsid w:val="00FC397C"/>
    <w:rsid w:val="00FC4092"/>
    <w:rsid w:val="00FD039F"/>
    <w:rsid w:val="00FD0E35"/>
    <w:rsid w:val="00FD12F2"/>
    <w:rsid w:val="00FD1887"/>
    <w:rsid w:val="00FD3CC4"/>
    <w:rsid w:val="00FD3E4C"/>
    <w:rsid w:val="00FD552C"/>
    <w:rsid w:val="00FE12BC"/>
    <w:rsid w:val="00FE3CB7"/>
    <w:rsid w:val="00FF3F59"/>
    <w:rsid w:val="00FF5DF6"/>
    <w:rsid w:val="00FF7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71E5318-D15D-4892-8350-15CE73CE0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Times New Roman"/>
        <w:sz w:val="22"/>
        <w:szCs w:val="22"/>
        <w:lang w:val="en-US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3C3527"/>
    <w:rPr>
      <w:rFonts w:eastAsia="SimSun" w:cs="Arial"/>
      <w:sz w:val="21"/>
      <w:lang w:val="nl-NL"/>
    </w:rPr>
  </w:style>
  <w:style w:type="paragraph" w:styleId="Kop1">
    <w:name w:val="heading 1"/>
    <w:basedOn w:val="Standaard"/>
    <w:next w:val="Standaard"/>
    <w:link w:val="Kop1Char"/>
    <w:uiPriority w:val="9"/>
    <w:qFormat/>
    <w:rsid w:val="003C3527"/>
    <w:pPr>
      <w:keepNext/>
      <w:keepLines/>
      <w:spacing w:before="240"/>
      <w:outlineLvl w:val="0"/>
    </w:pPr>
    <w:rPr>
      <w:rFonts w:ascii="Calibri Light" w:eastAsia="Times New Roman" w:hAnsi="Calibri Light" w:cs="Times New Roman"/>
      <w:color w:val="2E74B5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3C3527"/>
    <w:pPr>
      <w:keepNext/>
      <w:keepLines/>
      <w:spacing w:before="40"/>
      <w:outlineLvl w:val="1"/>
    </w:pPr>
    <w:rPr>
      <w:rFonts w:ascii="Calibri Light" w:eastAsia="Times New Roman" w:hAnsi="Calibri Light" w:cs="Times New Roman"/>
      <w:color w:val="2E74B5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3C3527"/>
    <w:pPr>
      <w:keepNext/>
      <w:keepLines/>
      <w:spacing w:before="40"/>
      <w:outlineLvl w:val="2"/>
    </w:pPr>
    <w:rPr>
      <w:rFonts w:ascii="Calibri Light" w:eastAsia="Times New Roman" w:hAnsi="Calibri Light" w:cs="Times New Roman"/>
      <w:color w:val="1F4D78"/>
      <w:sz w:val="24"/>
      <w:szCs w:val="24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Voetnootmarkering">
    <w:name w:val="footnote reference"/>
    <w:uiPriority w:val="99"/>
    <w:rsid w:val="009804D4"/>
  </w:style>
  <w:style w:type="character" w:customStyle="1" w:styleId="Kop1Char">
    <w:name w:val="Kop 1 Char"/>
    <w:basedOn w:val="Standaardalinea-lettertype"/>
    <w:link w:val="Kop1"/>
    <w:uiPriority w:val="9"/>
    <w:rsid w:val="003C3527"/>
    <w:rPr>
      <w:rFonts w:ascii="Calibri Light" w:eastAsia="Times New Roman" w:hAnsi="Calibri Light"/>
      <w:color w:val="2E74B5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3C3527"/>
    <w:rPr>
      <w:rFonts w:ascii="Calibri Light" w:eastAsia="Times New Roman" w:hAnsi="Calibri Light"/>
      <w:color w:val="2E74B5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rsid w:val="003C3527"/>
    <w:rPr>
      <w:rFonts w:ascii="Calibri Light" w:eastAsia="Times New Roman" w:hAnsi="Calibri Light"/>
      <w:color w:val="1F4D78"/>
      <w:sz w:val="24"/>
      <w:szCs w:val="24"/>
    </w:rPr>
  </w:style>
  <w:style w:type="paragraph" w:styleId="Lijstalinea">
    <w:name w:val="List Paragraph"/>
    <w:basedOn w:val="Standaard"/>
    <w:link w:val="LijstalineaChar"/>
    <w:uiPriority w:val="34"/>
    <w:qFormat/>
    <w:rsid w:val="003C3527"/>
    <w:pPr>
      <w:ind w:left="720"/>
      <w:contextualSpacing/>
    </w:pPr>
  </w:style>
  <w:style w:type="paragraph" w:styleId="Ballontekst">
    <w:name w:val="Balloon Text"/>
    <w:basedOn w:val="Standaard"/>
    <w:link w:val="BallontekstChar"/>
    <w:uiPriority w:val="99"/>
    <w:semiHidden/>
    <w:unhideWhenUsed/>
    <w:rsid w:val="003C3527"/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3C3527"/>
    <w:rPr>
      <w:rFonts w:ascii="Segoe UI" w:eastAsia="SimSun" w:hAnsi="Segoe UI" w:cs="Segoe UI"/>
      <w:sz w:val="18"/>
      <w:szCs w:val="18"/>
    </w:rPr>
  </w:style>
  <w:style w:type="character" w:customStyle="1" w:styleId="apple-converted-space">
    <w:name w:val="apple-converted-space"/>
    <w:basedOn w:val="Standaardalinea-lettertype"/>
    <w:rsid w:val="003C3527"/>
  </w:style>
  <w:style w:type="character" w:styleId="Hyperlink">
    <w:name w:val="Hyperlink"/>
    <w:uiPriority w:val="99"/>
    <w:unhideWhenUsed/>
    <w:rsid w:val="003C3527"/>
    <w:rPr>
      <w:color w:val="0000FF"/>
      <w:u w:val="single"/>
    </w:rPr>
  </w:style>
  <w:style w:type="paragraph" w:styleId="Bijschrift">
    <w:name w:val="caption"/>
    <w:basedOn w:val="Standaard"/>
    <w:next w:val="Standaard"/>
    <w:uiPriority w:val="35"/>
    <w:unhideWhenUsed/>
    <w:qFormat/>
    <w:rsid w:val="003C3527"/>
    <w:pPr>
      <w:spacing w:after="200"/>
    </w:pPr>
    <w:rPr>
      <w:i/>
      <w:iCs/>
      <w:color w:val="44546A"/>
      <w:sz w:val="18"/>
      <w:szCs w:val="18"/>
    </w:rPr>
  </w:style>
  <w:style w:type="table" w:styleId="Tabelraster">
    <w:name w:val="Table Grid"/>
    <w:basedOn w:val="Standaardtabel"/>
    <w:uiPriority w:val="39"/>
    <w:rsid w:val="003C3527"/>
    <w:pPr>
      <w:jc w:val="left"/>
    </w:pPr>
    <w:rPr>
      <w:rFonts w:ascii="Calibri" w:eastAsia="Calibri" w:hAnsi="Calibri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3C3527"/>
    <w:pPr>
      <w:jc w:val="left"/>
    </w:pPr>
    <w:rPr>
      <w:rFonts w:ascii="Calibri" w:eastAsia="Calibri" w:hAnsi="Calibri" w:cs="Times New Roman"/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3C3527"/>
    <w:rPr>
      <w:rFonts w:ascii="Calibri" w:eastAsia="Calibri" w:hAnsi="Calibri"/>
      <w:sz w:val="20"/>
      <w:szCs w:val="20"/>
    </w:rPr>
  </w:style>
  <w:style w:type="paragraph" w:styleId="Normaalweb">
    <w:name w:val="Normal (Web)"/>
    <w:basedOn w:val="Standaard"/>
    <w:uiPriority w:val="99"/>
    <w:unhideWhenUsed/>
    <w:rsid w:val="003C3527"/>
    <w:pPr>
      <w:spacing w:before="100" w:beforeAutospacing="1" w:after="100" w:afterAutospacing="1"/>
      <w:jc w:val="left"/>
    </w:pPr>
    <w:rPr>
      <w:rFonts w:ascii="Times New Roman" w:eastAsia="Times New Roman" w:hAnsi="Times New Roman"/>
      <w:sz w:val="24"/>
      <w:szCs w:val="24"/>
    </w:rPr>
  </w:style>
  <w:style w:type="paragraph" w:customStyle="1" w:styleId="EndNoteBibliography">
    <w:name w:val="EndNote Bibliography"/>
    <w:basedOn w:val="Standaard"/>
    <w:link w:val="EndNoteBibliographyChar"/>
    <w:rsid w:val="003C3527"/>
    <w:pPr>
      <w:spacing w:after="160"/>
      <w:jc w:val="left"/>
    </w:pPr>
    <w:rPr>
      <w:rFonts w:ascii="Calibri" w:eastAsia="Calibri" w:hAnsi="Calibri"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3C3527"/>
    <w:rPr>
      <w:rFonts w:ascii="Calibri" w:eastAsia="Calibri" w:hAnsi="Calibri" w:cs="Calibri"/>
      <w:noProof/>
      <w:sz w:val="20"/>
      <w:lang w:val="nl-NL"/>
    </w:rPr>
  </w:style>
  <w:style w:type="paragraph" w:styleId="Kopvaninhoudsopgave">
    <w:name w:val="TOC Heading"/>
    <w:basedOn w:val="Kop1"/>
    <w:next w:val="Standaard"/>
    <w:uiPriority w:val="39"/>
    <w:unhideWhenUsed/>
    <w:qFormat/>
    <w:rsid w:val="003C3527"/>
    <w:pPr>
      <w:spacing w:line="259" w:lineRule="auto"/>
      <w:jc w:val="left"/>
      <w:outlineLvl w:val="9"/>
    </w:pPr>
    <w:rPr>
      <w:lang w:eastAsia="nl-NL"/>
    </w:rPr>
  </w:style>
  <w:style w:type="paragraph" w:styleId="Inhopg1">
    <w:name w:val="toc 1"/>
    <w:basedOn w:val="Standaard"/>
    <w:next w:val="Standaard"/>
    <w:autoRedefine/>
    <w:uiPriority w:val="39"/>
    <w:unhideWhenUsed/>
    <w:rsid w:val="003C3527"/>
    <w:pPr>
      <w:spacing w:after="100"/>
    </w:pPr>
  </w:style>
  <w:style w:type="paragraph" w:styleId="Inhopg2">
    <w:name w:val="toc 2"/>
    <w:basedOn w:val="Standaard"/>
    <w:next w:val="Standaard"/>
    <w:autoRedefine/>
    <w:uiPriority w:val="39"/>
    <w:unhideWhenUsed/>
    <w:rsid w:val="003C3527"/>
    <w:pPr>
      <w:spacing w:after="100"/>
      <w:ind w:left="220"/>
    </w:pPr>
  </w:style>
  <w:style w:type="paragraph" w:styleId="Inhopg3">
    <w:name w:val="toc 3"/>
    <w:basedOn w:val="Standaard"/>
    <w:next w:val="Standaard"/>
    <w:autoRedefine/>
    <w:uiPriority w:val="39"/>
    <w:unhideWhenUsed/>
    <w:rsid w:val="003C3527"/>
    <w:pPr>
      <w:spacing w:after="100"/>
      <w:ind w:left="440"/>
    </w:pPr>
  </w:style>
  <w:style w:type="paragraph" w:styleId="Koptekst">
    <w:name w:val="header"/>
    <w:basedOn w:val="Standaard"/>
    <w:link w:val="KoptekstChar"/>
    <w:uiPriority w:val="99"/>
    <w:unhideWhenUsed/>
    <w:rsid w:val="003C3527"/>
    <w:pPr>
      <w:tabs>
        <w:tab w:val="center" w:pos="4536"/>
        <w:tab w:val="right" w:pos="9072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3C3527"/>
    <w:rPr>
      <w:rFonts w:eastAsia="SimSun" w:cs="Arial"/>
      <w:sz w:val="21"/>
    </w:rPr>
  </w:style>
  <w:style w:type="paragraph" w:styleId="Voettekst">
    <w:name w:val="footer"/>
    <w:basedOn w:val="Standaard"/>
    <w:link w:val="VoettekstChar"/>
    <w:uiPriority w:val="99"/>
    <w:unhideWhenUsed/>
    <w:rsid w:val="003C3527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3C3527"/>
    <w:rPr>
      <w:rFonts w:eastAsia="SimSun" w:cs="Arial"/>
      <w:sz w:val="21"/>
    </w:rPr>
  </w:style>
  <w:style w:type="character" w:styleId="Zwaar">
    <w:name w:val="Strong"/>
    <w:uiPriority w:val="22"/>
    <w:qFormat/>
    <w:rsid w:val="003C3527"/>
    <w:rPr>
      <w:b/>
      <w:bCs/>
    </w:rPr>
  </w:style>
  <w:style w:type="paragraph" w:customStyle="1" w:styleId="Default">
    <w:name w:val="Default"/>
    <w:rsid w:val="003C3527"/>
    <w:pPr>
      <w:autoSpaceDE w:val="0"/>
      <w:autoSpaceDN w:val="0"/>
      <w:adjustRightInd w:val="0"/>
      <w:jc w:val="left"/>
    </w:pPr>
    <w:rPr>
      <w:rFonts w:ascii="Segoe UI" w:eastAsia="Calibri" w:hAnsi="Segoe UI" w:cs="Segoe UI"/>
      <w:color w:val="000000"/>
      <w:sz w:val="24"/>
      <w:szCs w:val="24"/>
    </w:rPr>
  </w:style>
  <w:style w:type="character" w:customStyle="1" w:styleId="go1">
    <w:name w:val="go1"/>
    <w:rsid w:val="003C3527"/>
    <w:rPr>
      <w:rFonts w:ascii="Arial" w:hAnsi="Arial" w:cs="Arial" w:hint="default"/>
      <w:b/>
      <w:bCs/>
      <w:i w:val="0"/>
      <w:iCs w:val="0"/>
      <w:strike w:val="0"/>
      <w:dstrike w:val="0"/>
      <w:color w:val="00337F"/>
      <w:sz w:val="20"/>
      <w:szCs w:val="20"/>
      <w:u w:val="none"/>
      <w:effect w:val="none"/>
    </w:rPr>
  </w:style>
  <w:style w:type="paragraph" w:customStyle="1" w:styleId="TEXT">
    <w:name w:val="TEXT"/>
    <w:basedOn w:val="Standaard"/>
    <w:rsid w:val="003C3527"/>
    <w:pPr>
      <w:spacing w:line="36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table" w:styleId="Onopgemaaktetabel3">
    <w:name w:val="Plain Table 3"/>
    <w:basedOn w:val="Standaardtabel"/>
    <w:uiPriority w:val="43"/>
    <w:rsid w:val="00F41E0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rasterlicht">
    <w:name w:val="Grid Table Light"/>
    <w:basedOn w:val="Standaardtabel"/>
    <w:uiPriority w:val="40"/>
    <w:rsid w:val="00F0506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ekstzonderopmaak">
    <w:name w:val="Plain Text"/>
    <w:basedOn w:val="Standaard"/>
    <w:link w:val="TekstzonderopmaakChar"/>
    <w:uiPriority w:val="99"/>
    <w:semiHidden/>
    <w:unhideWhenUsed/>
    <w:rsid w:val="00CC6AD1"/>
    <w:pPr>
      <w:jc w:val="left"/>
    </w:pPr>
    <w:rPr>
      <w:rFonts w:ascii="Calibri" w:eastAsiaTheme="minorHAnsi" w:hAnsi="Calibri" w:cstheme="minorBidi"/>
      <w:sz w:val="22"/>
      <w:szCs w:val="21"/>
      <w:lang w:val="en-US"/>
    </w:rPr>
  </w:style>
  <w:style w:type="character" w:customStyle="1" w:styleId="TekstzonderopmaakChar">
    <w:name w:val="Tekst zonder opmaak Char"/>
    <w:basedOn w:val="Standaardalinea-lettertype"/>
    <w:link w:val="Tekstzonderopmaak"/>
    <w:uiPriority w:val="99"/>
    <w:semiHidden/>
    <w:rsid w:val="00CC6AD1"/>
    <w:rPr>
      <w:rFonts w:ascii="Calibri" w:hAnsi="Calibri" w:cstheme="minorBidi"/>
      <w:szCs w:val="21"/>
    </w:rPr>
  </w:style>
  <w:style w:type="paragraph" w:customStyle="1" w:styleId="EndNoteBibliographyTitle">
    <w:name w:val="EndNote Bibliography Title"/>
    <w:basedOn w:val="Standaard"/>
    <w:link w:val="EndNoteBibliographyTitleChar"/>
    <w:rsid w:val="00FD12F2"/>
    <w:pPr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FD12F2"/>
    <w:rPr>
      <w:rFonts w:ascii="Calibri" w:eastAsia="SimSun" w:hAnsi="Calibri" w:cs="Calibri"/>
      <w:noProof/>
      <w:sz w:val="20"/>
    </w:rPr>
  </w:style>
  <w:style w:type="character" w:customStyle="1" w:styleId="LijstalineaChar">
    <w:name w:val="Lijstalinea Char"/>
    <w:basedOn w:val="Standaardalinea-lettertype"/>
    <w:link w:val="Lijstalinea"/>
    <w:uiPriority w:val="34"/>
    <w:locked/>
    <w:rsid w:val="001317E2"/>
    <w:rPr>
      <w:rFonts w:eastAsia="SimSun" w:cs="Arial"/>
      <w:sz w:val="21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6355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1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2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8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2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0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78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9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4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661A9C-EE63-4571-AD6B-6492F8FC20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80</Words>
  <Characters>4842</Characters>
  <Application>Microsoft Office Word</Application>
  <DocSecurity>0</DocSecurity>
  <Lines>40</Lines>
  <Paragraphs>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ilburg University</Company>
  <LinksUpToDate>false</LinksUpToDate>
  <CharactersWithSpaces>57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.Kuijsters</dc:creator>
  <cp:keywords>DSO</cp:keywords>
  <dc:description/>
  <cp:lastModifiedBy>Kuijsters-Timmers,Nanny A.M.W.</cp:lastModifiedBy>
  <cp:revision>7</cp:revision>
  <cp:lastPrinted>2016-11-15T12:21:00Z</cp:lastPrinted>
  <dcterms:created xsi:type="dcterms:W3CDTF">2017-06-13T12:09:00Z</dcterms:created>
  <dcterms:modified xsi:type="dcterms:W3CDTF">2017-06-13T13:28:00Z</dcterms:modified>
</cp:coreProperties>
</file>